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85B78" w14:textId="77777777" w:rsidR="007729FA" w:rsidRDefault="007729FA" w:rsidP="007729FA">
      <w:pPr>
        <w:pStyle w:val="NoSpacing"/>
        <w:spacing w:line="480" w:lineRule="auto"/>
        <w:jc w:val="center"/>
      </w:pPr>
      <w:r>
        <w:t>BOSTON UNIVERSITY</w:t>
      </w:r>
    </w:p>
    <w:p w14:paraId="1BCA1810" w14:textId="77777777"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r>
        <w:t>by</w:t>
      </w:r>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2A5CDC71"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bountiful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amygdalar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Historical considerations of the hippocampal formation and amygdalar complex in learning and memory</w:t>
      </w:r>
    </w:p>
    <w:p w14:paraId="52346F9C" w14:textId="77CF0512"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Semon.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Hebb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05CFB">
        <w:t>demonstrated its elusiveness</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1A996E2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561406">
        <w:t xml:space="preserve">involved in “emotional” memory such as 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the MTL consists of the hippocampal formation, entorhinal cortex (EC), perirhinal cortex, and postr</w:t>
      </w:r>
      <w:r w:rsidR="00C15A59">
        <w:t xml:space="preserve">hinal cortex. The hippocampus </w:t>
      </w:r>
      <w:r w:rsidR="00AB5C48">
        <w:t>is a laminated structure that</w:t>
      </w:r>
      <w:r w:rsidR="00C15A59">
        <w:t xml:space="preserve"> </w:t>
      </w:r>
      <w:r w:rsidR="00B760FD">
        <w:t xml:space="preserve">can be further subdivided into the </w:t>
      </w:r>
      <w:r w:rsidR="00C15A59">
        <w:t xml:space="preserve">dentate gyrus (DG) and </w:t>
      </w:r>
      <w:r w:rsidR="00B760FD">
        <w:t xml:space="preserve">Cornu Ammonis </w:t>
      </w:r>
      <w:r w:rsidR="00C15A59">
        <w:t xml:space="preserve">(CA) fields, CA1, CA2, and CA3. The output region of the hippocampus is the subicular complex, which is comprised of the subiculum proper, presubiculum, and parasubiculum.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 xml:space="preserve">is commonly referred to as the “trisynaptic loop”, where neurons from </w:t>
      </w:r>
      <w:r w:rsidR="00B76F00">
        <w:t>layer II of EC (ECII)</w:t>
      </w:r>
      <w:r w:rsidR="00CC17B1">
        <w:t xml:space="preserve"> project to granule cells in the DG, which in turn send </w:t>
      </w:r>
      <w:r w:rsidR="00B95A62">
        <w:t xml:space="preserve">axons called </w:t>
      </w:r>
      <w:r w:rsidR="00CC17B1">
        <w:t xml:space="preserve">mossy fibers to pyramidal cells in CA3. CA3 Schaffer collaterals then synapse onto CA1, which finally sends projections to </w:t>
      </w:r>
      <w:r w:rsidR="00B76F00">
        <w:t>layer V/VI of EC (ECV/VI)</w:t>
      </w:r>
      <w:r w:rsidR="00CC17B1">
        <w:t>. The second circuit, the temporammonic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Dentate gyrus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which is glutamatergic</w:t>
      </w:r>
      <w:r w:rsidR="00961C30">
        <w:t xml:space="preserve">. </w:t>
      </w:r>
      <w:r w:rsidR="008C4A0B">
        <w:t>These</w:t>
      </w:r>
      <w:r w:rsidR="00961C30">
        <w:t xml:space="preserve"> </w:t>
      </w:r>
      <w:r>
        <w:t xml:space="preserve">receive excitatory input from </w:t>
      </w:r>
      <w:r w:rsidR="00B76F00">
        <w:t>ECII</w:t>
      </w:r>
      <w:r w:rsidR="00F84463">
        <w:t>, a projection often referred to as the perforant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hilus</w:t>
      </w:r>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r w:rsidR="00AE5D3D">
        <w:t xml:space="preserve">GABAergic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r>
        <w:t xml:space="preserve">orthogonalization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r w:rsidR="000E453B">
        <w:t>boutons</w:t>
      </w:r>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28D7528D"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r>
        <w:t>autoassociative connections</w:t>
      </w:r>
      <w:r w:rsidR="00B612E9">
        <w:t xml:space="preserve"> originating</w:t>
      </w:r>
      <w:r w:rsidR="00AD73B0">
        <w:t xml:space="preserve"> from both ipsilateral and contralateral CA3 (via the hippocampal commissure). This feature is </w:t>
      </w:r>
      <w:r w:rsidR="00576A26">
        <w:t xml:space="preserve">believed to support episodic memory through an autoassociati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Knierim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suggested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temporoammonic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reuniens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basolateral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ed to extrahippocampal structures through the subiculum</w:t>
      </w:r>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retrosplenial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4D9CFC1C" w14:textId="50AA4496" w:rsidR="00094D5A"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highly-studied subregion. CA1 seems suited </w:t>
      </w:r>
      <w:r w:rsidR="008C4A0B">
        <w:t>for</w:t>
      </w:r>
      <w:r w:rsidR="005B30F8">
        <w:t xml:space="preserve"> processing conjunctive inputs, possibly acting as a</w:t>
      </w:r>
      <w:r w:rsidR="00272BC9">
        <w:t>n</w:t>
      </w:r>
      <w:r w:rsidR="005B30F8">
        <w:t xml:space="preserve"> input comparator or coincidence detector for </w:t>
      </w:r>
      <w:r w:rsidR="00272BC9">
        <w:t>multiple</w:t>
      </w:r>
      <w:r w:rsidR="005B30F8">
        <w:t xml:space="preserve"> </w:t>
      </w:r>
      <w:r w:rsidR="00272BC9">
        <w:t>sources</w:t>
      </w:r>
      <w:r w:rsidR="005B30F8">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005B30F8">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005B30F8">
        <w:fldChar w:fldCharType="separate"/>
      </w:r>
      <w:r w:rsidR="005B30F8" w:rsidRPr="005B30F8">
        <w:rPr>
          <w:noProof/>
        </w:rPr>
        <w:t>(Bittner et al., 2015)</w:t>
      </w:r>
      <w:r w:rsidR="005B30F8">
        <w:fldChar w:fldCharType="end"/>
      </w:r>
      <w:r w:rsidR="00272BC9">
        <w:t xml:space="preserve">. Additionally, our lab has observed complex conjunctive responses in CA1 pyramidal cells to combinations of objects, 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8B0165">
        <w:t xml:space="preserve">Also in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r>
        <w:rPr>
          <w:i/>
        </w:rPr>
        <w:lastRenderedPageBreak/>
        <w:t>Subicular complex</w:t>
      </w:r>
    </w:p>
    <w:p w14:paraId="4162F02D" w14:textId="2542E77C" w:rsidR="00124E03" w:rsidRDefault="00124E03" w:rsidP="00124E03">
      <w:pPr>
        <w:widowControl w:val="0"/>
        <w:autoSpaceDE w:val="0"/>
        <w:autoSpaceDN w:val="0"/>
        <w:adjustRightInd w:val="0"/>
        <w:spacing w:line="480" w:lineRule="auto"/>
        <w:ind w:firstLine="900"/>
      </w:pPr>
      <w:r>
        <w:t xml:space="preserve">The subicular complex is comprised of the subiculum, presubiculum (the dorsal aspect being called the postsubiculum), and parasubiculum. CA1 sends a dense, topographical projection to subiculum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intrahippocampal connection was unidirectional, there has been accumulating evidence that there is also a subiculum-CA1 backprojection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subiculum also sends projections to the pre- and parasubiculum,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retrosplenial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The subiculum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On the other hand, there is a respectable amount of literature on the pre- and parasubiculum,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6DDCA102" w:rsidR="00CE5536" w:rsidRDefault="00CE5536" w:rsidP="00CE5536">
      <w:pPr>
        <w:widowControl w:val="0"/>
        <w:autoSpaceDE w:val="0"/>
        <w:autoSpaceDN w:val="0"/>
        <w:adjustRightInd w:val="0"/>
        <w:spacing w:line="480" w:lineRule="auto"/>
        <w:ind w:firstLine="720"/>
      </w:pPr>
      <w:r>
        <w:t>CA2 is a small subregion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r w:rsidR="001C2660">
        <w:t xml:space="preserve">Extrahippocampal inputs also arise from subcortical areas </w:t>
      </w:r>
      <w:r w:rsidR="001C2660">
        <w:lastRenderedPageBreak/>
        <w:t xml:space="preserve">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Broca, supramammillary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xml:space="preserve">. The primary output of CA2 is CA1. </w:t>
      </w:r>
    </w:p>
    <w:p w14:paraId="117C7DA6" w14:textId="39E7D660"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 xml:space="preserve">Others propose a specialized role of CA2 in tracking changes in context and tim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63709C">
        <w:t xml:space="preserve"> the role of CA2 in initiating sharp-wave associated activity during immobility and sleep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all thes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t>The medial septum</w:t>
      </w:r>
      <w:r w:rsidR="00A23D6C">
        <w:t xml:space="preserve"> provides GABAergic, cholinergic, and glutamatergic inn</w:t>
      </w:r>
      <w:r w:rsidR="008A75F5">
        <w:t xml:space="preserve">ervations onto the hippocampus and also </w:t>
      </w:r>
      <w:r w:rsidR="000803AF">
        <w:t xml:space="preserve">receives GABAergic </w:t>
      </w:r>
      <w:r w:rsidR="008A75F5">
        <w:t xml:space="preserve">input from CA1 and CA3. In the rat, GABAergic cells exclusively synapse onto hippocampal GABAergic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r w:rsidR="000803AF">
        <w:t xml:space="preserve">GABAergic and glutamatergic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Septal cholinergic projections also terminate onto CA1 pyramidal cells. </w:t>
      </w:r>
    </w:p>
    <w:p w14:paraId="10601765" w14:textId="7A7F4A51"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w:t>
      </w:r>
      <w:r>
        <w:lastRenderedPageBreak/>
        <w:t>hippocampus. Theta is often characterized by a continuous 4-12 Hz oscillation in rodents, which is thought to be important for temporal organization of neural activity</w:t>
      </w:r>
      <w:r w:rsidR="004D4AAC">
        <w:t xml:space="preserve"> and coordination of synaptic modifications </w:t>
      </w:r>
      <w:r w:rsidR="004D4AAC">
        <w:fldChar w:fldCharType="begin" w:fldLock="1"/>
      </w:r>
      <w:r w:rsidR="008730DC">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mendeley":{"formattedCitation":"(Buzsáki, 2002)","plainTextFormattedCitation":"(Buzsáki, 2002)","previouslyFormattedCitation":"(Buzsáki, 2002)"},"properties":{"noteIndex":0},"schema":"https://github.com/citation-style-language/schema/raw/master/csl-citation.json"}</w:instrText>
      </w:r>
      <w:r w:rsidR="004D4AAC">
        <w:fldChar w:fldCharType="separate"/>
      </w:r>
      <w:r w:rsidR="004D4AAC" w:rsidRPr="004D4AAC">
        <w:rPr>
          <w:noProof/>
        </w:rPr>
        <w:t>(Buzsáki, 2002)</w:t>
      </w:r>
      <w:r w:rsidR="004D4AAC">
        <w:fldChar w:fldCharType="end"/>
      </w:r>
      <w:r>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Lateral entorhinal cortex</w:t>
      </w:r>
    </w:p>
    <w:p w14:paraId="5B592A4B" w14:textId="1A61817C" w:rsidR="004D4AAC" w:rsidRP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entorhinal </w:t>
      </w:r>
      <w:r>
        <w:t>cortex (LEC) is a subdivision of the EC</w:t>
      </w:r>
      <w:r w:rsidR="008730DC">
        <w:t xml:space="preserve"> that is topographically distinct from the medial entorhinal cortex. The LEC receives inputs from the perirhinal cortex and CA1 axons also terminate on LECV </w:t>
      </w:r>
      <w:r w:rsidR="008730DC">
        <w:fldChar w:fldCharType="begin" w:fldLock="1"/>
      </w:r>
      <w:r w:rsidR="008730DC">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mendeley":{"formattedCitation":"(Burwell and Amaral, 1998; van Strien et al., 2009)","plainTextFormattedCitation":"(Burwell and Amaral, 1998; van Strien et al., 2009)","previouslyFormattedCitation":"(van Strien et al., 2009)"},"properties":{"noteIndex":0},"schema":"https://github.com/citation-style-language/schema/raw/master/csl-citation.json"}</w:instrText>
      </w:r>
      <w:r w:rsidR="008730DC">
        <w:fldChar w:fldCharType="separate"/>
      </w:r>
      <w:r w:rsidR="008730DC" w:rsidRPr="008730DC">
        <w:rPr>
          <w:noProof/>
        </w:rPr>
        <w:t>(Burwell and Amaral, 1998; van Strien et al., 2009)</w:t>
      </w:r>
      <w:r w:rsidR="008730DC">
        <w:fldChar w:fldCharType="end"/>
      </w:r>
      <w:r w:rsidR="008730DC">
        <w:t xml:space="preserve">. </w:t>
      </w: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Medial entorhinal cortex</w:t>
      </w: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45D7BDA5" w14:textId="77777777" w:rsidR="00272BC9" w:rsidRPr="0028785F" w:rsidRDefault="00272BC9" w:rsidP="00272BC9">
      <w:pPr>
        <w:pStyle w:val="ListParagraph"/>
        <w:widowControl w:val="0"/>
        <w:autoSpaceDE w:val="0"/>
        <w:autoSpaceDN w:val="0"/>
        <w:adjustRightInd w:val="0"/>
        <w:spacing w:line="480" w:lineRule="auto"/>
        <w:rPr>
          <w:i/>
        </w:rPr>
      </w:pPr>
      <w:bookmarkStart w:id="0" w:name="_GoBack"/>
    </w:p>
    <w:bookmarkEnd w:id="0"/>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t>Hippocampal function</w:t>
      </w:r>
    </w:p>
    <w:p w14:paraId="077F65A9" w14:textId="5C0163A0" w:rsidR="00B473BE" w:rsidRDefault="00B473BE" w:rsidP="004B15B8">
      <w:pPr>
        <w:widowControl w:val="0"/>
        <w:autoSpaceDE w:val="0"/>
        <w:autoSpaceDN w:val="0"/>
        <w:adjustRightInd w:val="0"/>
        <w:spacing w:line="480" w:lineRule="auto"/>
        <w:ind w:firstLine="360"/>
      </w:pPr>
      <w:r>
        <w:t xml:space="preserve">Though not exclusive to CA1, “place cells” were first discovered here </w:t>
      </w:r>
      <w:r>
        <w:fldChar w:fldCharType="begin" w:fldLock="1"/>
      </w:r>
      <w: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non-dropping-particle":"","parse-names":false,"suffix":""},{"dropping-particle":"","family":"Dostrovsky","given":"J","non-dropping-particle":"","parse-names":false,"suffix":""}],"container-title":"Brain research","id":"ITEM-1","issue":"1","issued":{"date-parts":[["1971"]]},"page":"171-175","title":"The hippocampus as a spatial map. Preliminary evidence from unit activity in the freely-moving rat.","type":"article-journal","volume":"34"},"uris":["http://www.mendeley.com/documents/?uuid=1d55b08a-fe2b-49da-979d-68ff214d4a56"]}],"mendeley":{"formattedCitation":"(O’Keefe and Dostrovsky, 1971)","plainTextFormattedCitation":"(O’Keefe and Dostrovsky, 1971)","previouslyFormattedCitation":"(O’Keefe and Dostrovsky, 1971)"},"properties":{"noteIndex":0},"schema":"https://github.com/citation-style-language/schema/raw/master/csl-citation.json"}</w:instrText>
      </w:r>
      <w:r>
        <w:fldChar w:fldCharType="separate"/>
      </w:r>
      <w:r w:rsidRPr="00BD7355">
        <w:rPr>
          <w:noProof/>
        </w:rPr>
        <w:t>(O’Keefe and Dostrovsky, 1971)</w:t>
      </w:r>
      <w:r>
        <w:fldChar w:fldCharType="end"/>
      </w:r>
      <w:r>
        <w:t xml:space="preserve">. These are pyramidal neurons whose firing fields are spatially restricted, prompting early theorists to implicate them in a “cognitive map” of the environment </w:t>
      </w:r>
      <w:r>
        <w:fldChar w:fldCharType="begin" w:fldLock="1"/>
      </w:r>
      <w:r>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fldChar w:fldCharType="separate"/>
      </w:r>
      <w:r w:rsidRPr="004102E8">
        <w:rPr>
          <w:noProof/>
        </w:rPr>
        <w:t>(O’Keefe and Nadel, 1978)</w:t>
      </w:r>
      <w:r>
        <w:fldChar w:fldCharType="end"/>
      </w:r>
      <w:r>
        <w:t xml:space="preserve">, though contemporary scholars now recognize the role of the hippocampus in cognition beyond the spatial domain </w:t>
      </w:r>
      <w:r>
        <w:fldChar w:fldCharType="begin" w:fldLock="1"/>
      </w:r>
      <w:r w:rsidR="005B30F8">
        <w:instrText>ADDIN CSL_CITATION {"citationItems":[{"id":"ITEM-1","itemData":{"DOI":"10.1152/jn.00005.2017","ISBN":"1529-2401 (Electronic)","ISSN":"0022-3077","PMID":"10818159","abstract":"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author":[{"dropping-particle":"","family":"Eichenbaum","given":"Howard","non-dropping-particle":"","parse-names":false,"suffix":""}],"container-title":"Journal of Neurophysiology","id":"ITEM-1","issue":"4","issued":{"date-parts":[["2017"]]},"page":"1785-1796","title":"The role of the hippocampus in navigation is memory","type":"article-journal","volume":"117"},"uris":["http://www.mendeley.com/documents/?uuid=af4ae05e-7bb0-4d4b-8a88-6cdcfea13090"]},{"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4.07.032","ISSN":"08966273","author":[{"dropping-particle":"","family":"Eichenbaum","given":"Howard","non-dropping-particle":"","parse-names":false,"suffix":""},{"dropping-particle":"","family":"Cohen","given":"Neal J.","non-dropping-particle":"","parse-names":false,"suffix":""}],"container-title":"Neuron","id":"ITEM-3","issue":"4","issued":{"date-parts":[["2014"]]},"page":"764-770","publisher":"Elsevier Inc.","title":"Can We Reconcile the Declarative Memory and Spatial Navigation Views on Hippocampal Function?","type":"article-journal","volume":"83"},"uris":["http://www.mendeley.com/documents/?uuid=a78184d9-9227-4b34-916c-db59148234fa"]},{"id":"ITEM-4","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4","issue":"2","issued":{"date-parts":[["1992","4"]]},"page":"195-231","title":"Memory and the hippocampus: a synthesis from findings with rats, monkeys, and humans.","type":"article-journal","volume":"99"},"uris":["http://www.mendeley.com/documents/?uuid=a32a524c-9e9e-3232-9c2a-da0c863a8315"]},{"id":"ITEM-5","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5","issued":{"date-parts":[["1957"]]},"page":"103-113","title":"Loss of recent memory after bilateral hippocampal lesions","type":"article-journal","volume":"20"},"uris":["http://www.mendeley.com/documents/?uuid=545a99fe-c0b4-33f7-a4c0-4941e7c70b55"]},{"id":"ITEM-6","itemData":{"DOI":"10.1002/(SICI)1098-1063(1996)6:6&lt;601::AID-HIPO5&gt;3.0.CO;2-J","ISSN":"1050-9631","author":[{"dropping-particle":"","family":"Rolls","given":"Edmund T.","non-dropping-particle":"","parse-names":false,"suffix":""}],"container-title":"Hippocampus","id":"ITEM-6","issue":"6","issued":{"date-parts":[["1996","1","1"]]},"page":"601-620","publisher":"Wiley-Blackwell","title":"A theory of hippocampal function in memory","type":"article-journal","volume":"6"},"uris":["http://www.mendeley.com/documents/?uuid=4a0527af-f9f0-3918-93fc-64dbf5fd388e"]},{"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mendeley":{"formattedCitation":"(Eichenbaum, 2004, 2017; Eichenbaum and Cohen, 2014; Rolls, 1996; Scoville and Milner, 1957; Smith and Bulkin, 2014; Squire, 1992)","plainTextFormattedCitation":"(Eichenbaum, 2004, 2017; Eichenbaum and Cohen, 2014; Rolls, 1996; Scoville and Milner, 1957; Smith and Bulkin, 2014; Squire, 1992)","previouslyFormattedCitation":"(Eichenbaum, 2004, 2017; Eichenbaum and Cohen, 2014; Rolls, 1996; Scoville and Milner, 1957; Smith and Bulkin, 2014; Squire, 1992)"},"properties":{"noteIndex":0},"schema":"https://github.com/citation-style-language/schema/raw/master/csl-citation.json"}</w:instrText>
      </w:r>
      <w:r>
        <w:fldChar w:fldCharType="separate"/>
      </w:r>
      <w:r w:rsidR="005B30F8" w:rsidRPr="005B30F8">
        <w:rPr>
          <w:noProof/>
        </w:rPr>
        <w:t>(Eichenbaum, 2004, 2017; Eichenbaum and Cohen, 2014; Rolls, 1996; Scoville and Milner, 1957; Smith and Bulkin, 2014; Squire, 1992)</w:t>
      </w:r>
      <w:r>
        <w:fldChar w:fldCharType="end"/>
      </w:r>
      <w:r>
        <w:t xml:space="preserve">. Special interest is being paid to how temporally-arranged cell sequences arise in CA1, independent of spatial correlates </w:t>
      </w:r>
      <w:r>
        <w:fldChar w:fldCharType="begin" w:fldLock="1"/>
      </w:r>
      <w:r w:rsidR="008A75F5">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id":"ITEM-3","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3","issue":"2","issued":{"date-parts":[["2013","2"]]},"page":"81-88","title":"Memory on time","type":"article-journal","volume":"17"},"uris":["http://www.mendeley.com/documents/?uuid=c1b24b28-5171-3e68-99f1-bbb898d1f9ac"]},{"id":"ITEM-4","itemData":{"DOI":"10.1038/nrn3827","ISBN":"1471-003X","ISSN":"1471-003X","PMID":"25269553","abstract":"Nature Reviews Neuroscience, (2014). doi:10.1038/nrn3827","author":[{"dropping-particle":"","family":"Eichenbaum","given":"Howard","non-dropping-particle":"","parse-names":false,"suffix":""}],"container-title":"Nature Reviews Neuroscience","id":"ITEM-4","issue":"October","issued":{"date-parts":[["2014"]]},"page":"1-13","publisher":"Nature Publishing Group","title":"Time cells in the hippocampus: a new dimension for mapping memories","type":"article-journal","volume":"15"},"uris":["http://www.mendeley.com/documents/?uuid=d25c879f-c54b-4b6d-ba7d-c184b0939ef7"]}],"mendeley":{"formattedCitation":"(Buzsáki and Tingley, 2018; Eichenbaum, 2013, 2014; Howard and Eichenbaum, 2013)","plainTextFormattedCitation":"(Buzsáki and Tingley, 2018; Eichenbaum, 2013, 2014; Howard and Eichenbaum, 2013)","previouslyFormattedCitation":"(Buzsáki and Tingley, 2018; Eichenbaum, 2013, 2014; Howard and Eichenbaum, 2013)"},"properties":{"noteIndex":0},"schema":"https://github.com/citation-style-language/schema/raw/master/csl-citation.json"}</w:instrText>
      </w:r>
      <w:r>
        <w:fldChar w:fldCharType="separate"/>
      </w:r>
      <w:r w:rsidRPr="00B473BE">
        <w:rPr>
          <w:noProof/>
        </w:rPr>
        <w:t>(Buzsáki and Tingley, 2018; Eichenbaum, 2013, 2014; Howard and Eichenbaum, 2013)</w:t>
      </w:r>
      <w:r>
        <w:fldChar w:fldCharType="end"/>
      </w:r>
      <w:r>
        <w:t xml:space="preserve">. </w:t>
      </w:r>
    </w:p>
    <w:p w14:paraId="3663F014" w14:textId="77777777" w:rsidR="00B473BE" w:rsidRPr="00B473BE" w:rsidRDefault="00B473BE" w:rsidP="00B473BE">
      <w:pPr>
        <w:widowControl w:val="0"/>
        <w:autoSpaceDE w:val="0"/>
        <w:autoSpaceDN w:val="0"/>
        <w:adjustRightInd w:val="0"/>
        <w:spacing w:line="480" w:lineRule="auto"/>
        <w:rPr>
          <w:b/>
        </w:rPr>
      </w:pPr>
    </w:p>
    <w:p w14:paraId="2034B6F9" w14:textId="13FEAA2C" w:rsidR="008730DC" w:rsidRPr="008730DC" w:rsidRDefault="00594435" w:rsidP="008730DC">
      <w:pPr>
        <w:widowControl w:val="0"/>
        <w:autoSpaceDE w:val="0"/>
        <w:autoSpaceDN w:val="0"/>
        <w:adjustRightInd w:val="0"/>
        <w:rPr>
          <w:noProof/>
        </w:rPr>
      </w:pPr>
      <w:r>
        <w:lastRenderedPageBreak/>
        <w:fldChar w:fldCharType="begin" w:fldLock="1"/>
      </w:r>
      <w:r>
        <w:instrText xml:space="preserve">ADDIN Mendeley Bibliography CSL_BIBLIOGRAPHY </w:instrText>
      </w:r>
      <w:r>
        <w:fldChar w:fldCharType="separate"/>
      </w:r>
      <w:r w:rsidR="008730DC" w:rsidRPr="008730DC">
        <w:rPr>
          <w:noProof/>
        </w:rPr>
        <w:t xml:space="preserve">Adolphs, R., Tranel, D., Damasio, H., and Damasio, A. (1994). Impaired recognition of emotion in facial expressions following bilateral damage to the human amygdala. Nature </w:t>
      </w:r>
      <w:r w:rsidR="008730DC" w:rsidRPr="008730DC">
        <w:rPr>
          <w:i/>
          <w:iCs/>
          <w:noProof/>
        </w:rPr>
        <w:t>372</w:t>
      </w:r>
      <w:r w:rsidR="008730DC" w:rsidRPr="008730DC">
        <w:rPr>
          <w:noProof/>
        </w:rPr>
        <w:t>, 669–672.</w:t>
      </w:r>
    </w:p>
    <w:p w14:paraId="215C2B14" w14:textId="77777777" w:rsidR="008730DC" w:rsidRPr="008730DC" w:rsidRDefault="008730DC" w:rsidP="008730DC">
      <w:pPr>
        <w:widowControl w:val="0"/>
        <w:autoSpaceDE w:val="0"/>
        <w:autoSpaceDN w:val="0"/>
        <w:adjustRightInd w:val="0"/>
        <w:rPr>
          <w:noProof/>
        </w:rPr>
      </w:pPr>
      <w:r w:rsidRPr="008730DC">
        <w:rPr>
          <w:noProof/>
        </w:rPr>
        <w:t xml:space="preserve">Amaral, D.G., Dolorfo, C., and Alvarez-Royo, P. (1991). Organization of CA1 projections to the subiculum: A PHA-L analysis in the rat. Hippocampus </w:t>
      </w:r>
      <w:r w:rsidRPr="008730DC">
        <w:rPr>
          <w:i/>
          <w:iCs/>
          <w:noProof/>
        </w:rPr>
        <w:t>1</w:t>
      </w:r>
      <w:r w:rsidRPr="008730DC">
        <w:rPr>
          <w:noProof/>
        </w:rPr>
        <w:t>, 415–435.</w:t>
      </w:r>
    </w:p>
    <w:p w14:paraId="67ED4FB7" w14:textId="77777777" w:rsidR="008730DC" w:rsidRPr="008730DC" w:rsidRDefault="008730DC" w:rsidP="008730DC">
      <w:pPr>
        <w:widowControl w:val="0"/>
        <w:autoSpaceDE w:val="0"/>
        <w:autoSpaceDN w:val="0"/>
        <w:adjustRightInd w:val="0"/>
        <w:rPr>
          <w:noProof/>
        </w:rPr>
      </w:pPr>
      <w:r w:rsidRPr="008730DC">
        <w:rPr>
          <w:noProof/>
        </w:rPr>
        <w:t xml:space="preserve">Berger, T.W., Swanson, G.W., Milner, T.A., Lynch, G.S., and Thompson, R.F. (1980). Reciprocal anatomical connections between hippocampus and subiculum in the rabbit evidence for subicular innervation of regio superior. Brain Res. </w:t>
      </w:r>
      <w:r w:rsidRPr="008730DC">
        <w:rPr>
          <w:i/>
          <w:iCs/>
          <w:noProof/>
        </w:rPr>
        <w:t>183</w:t>
      </w:r>
      <w:r w:rsidRPr="008730DC">
        <w:rPr>
          <w:noProof/>
        </w:rPr>
        <w:t>, 265–276.</w:t>
      </w:r>
    </w:p>
    <w:p w14:paraId="16181B31" w14:textId="77777777" w:rsidR="008730DC" w:rsidRPr="008730DC" w:rsidRDefault="008730DC" w:rsidP="008730DC">
      <w:pPr>
        <w:widowControl w:val="0"/>
        <w:autoSpaceDE w:val="0"/>
        <w:autoSpaceDN w:val="0"/>
        <w:adjustRightInd w:val="0"/>
        <w:rPr>
          <w:noProof/>
        </w:rPr>
      </w:pPr>
      <w:r w:rsidRPr="008730DC">
        <w:rPr>
          <w:noProof/>
        </w:rPr>
        <w:t xml:space="preserve">Bittner, K.C., Grienberger, C., Vaidya, S.P., Milstein, A.D., Macklin, J.J., Suh, J., Tonegawa, S., and Magee, J.C. (2015). Conjunctive input processing drives feature selectivity in hippocampal CA1 neurons. Nat. Neurosci. </w:t>
      </w:r>
      <w:r w:rsidRPr="008730DC">
        <w:rPr>
          <w:i/>
          <w:iCs/>
          <w:noProof/>
        </w:rPr>
        <w:t>18</w:t>
      </w:r>
      <w:r w:rsidRPr="008730DC">
        <w:rPr>
          <w:noProof/>
        </w:rPr>
        <w:t>, 1133–1142.</w:t>
      </w:r>
    </w:p>
    <w:p w14:paraId="35D7D602" w14:textId="77777777" w:rsidR="008730DC" w:rsidRPr="008730DC" w:rsidRDefault="008730DC" w:rsidP="008730DC">
      <w:pPr>
        <w:widowControl w:val="0"/>
        <w:autoSpaceDE w:val="0"/>
        <w:autoSpaceDN w:val="0"/>
        <w:adjustRightInd w:val="0"/>
        <w:rPr>
          <w:noProof/>
        </w:rPr>
      </w:pPr>
      <w:r w:rsidRPr="008730DC">
        <w:rPr>
          <w:noProof/>
        </w:rPr>
        <w:t xml:space="preserve">Burwell, R.D., and Amaral, D.G. (1998). Cortical afferents of the perirhinal, postrhinal, and entorhinal cortices of the rat. J. Comp. Neurol. </w:t>
      </w:r>
      <w:r w:rsidRPr="008730DC">
        <w:rPr>
          <w:i/>
          <w:iCs/>
          <w:noProof/>
        </w:rPr>
        <w:t>398</w:t>
      </w:r>
      <w:r w:rsidRPr="008730DC">
        <w:rPr>
          <w:noProof/>
        </w:rPr>
        <w:t>, 179–205.</w:t>
      </w:r>
    </w:p>
    <w:p w14:paraId="3439CED6" w14:textId="77777777" w:rsidR="008730DC" w:rsidRPr="008730DC" w:rsidRDefault="008730DC" w:rsidP="008730DC">
      <w:pPr>
        <w:widowControl w:val="0"/>
        <w:autoSpaceDE w:val="0"/>
        <w:autoSpaceDN w:val="0"/>
        <w:adjustRightInd w:val="0"/>
        <w:rPr>
          <w:noProof/>
        </w:rPr>
      </w:pPr>
      <w:r w:rsidRPr="008730DC">
        <w:rPr>
          <w:noProof/>
        </w:rPr>
        <w:t xml:space="preserve">Buzsáki, G. (2002). Theta oscillations in the hippocampus. Neuron </w:t>
      </w:r>
      <w:r w:rsidRPr="008730DC">
        <w:rPr>
          <w:i/>
          <w:iCs/>
          <w:noProof/>
        </w:rPr>
        <w:t>33</w:t>
      </w:r>
      <w:r w:rsidRPr="008730DC">
        <w:rPr>
          <w:noProof/>
        </w:rPr>
        <w:t>, 325–340.</w:t>
      </w:r>
    </w:p>
    <w:p w14:paraId="28C0C5DB" w14:textId="77777777" w:rsidR="008730DC" w:rsidRPr="008730DC" w:rsidRDefault="008730DC" w:rsidP="008730DC">
      <w:pPr>
        <w:widowControl w:val="0"/>
        <w:autoSpaceDE w:val="0"/>
        <w:autoSpaceDN w:val="0"/>
        <w:adjustRightInd w:val="0"/>
        <w:rPr>
          <w:noProof/>
        </w:rPr>
      </w:pPr>
      <w:r w:rsidRPr="008730DC">
        <w:rPr>
          <w:noProof/>
        </w:rPr>
        <w:t>Buzsáki, G., and Tingley, D. (2018). Special Issue: Time in the Brain Space and Time: The Hippocampus as a Sequence Generator.</w:t>
      </w:r>
    </w:p>
    <w:p w14:paraId="06731B6F" w14:textId="77777777" w:rsidR="008730DC" w:rsidRPr="008730DC" w:rsidRDefault="008730DC" w:rsidP="008730DC">
      <w:pPr>
        <w:widowControl w:val="0"/>
        <w:autoSpaceDE w:val="0"/>
        <w:autoSpaceDN w:val="0"/>
        <w:adjustRightInd w:val="0"/>
        <w:rPr>
          <w:noProof/>
        </w:rPr>
      </w:pPr>
      <w:r w:rsidRPr="008730DC">
        <w:rPr>
          <w:noProof/>
        </w:rPr>
        <w:t xml:space="preserve">Cui, Z., Gerfen, C.R., and Young, W.S. (2013). Hypothalamic and other connections with dorsal CA2 area of the mouse hippocampus. J. Comp. Neurol. </w:t>
      </w:r>
      <w:r w:rsidRPr="008730DC">
        <w:rPr>
          <w:i/>
          <w:iCs/>
          <w:noProof/>
        </w:rPr>
        <w:t>521</w:t>
      </w:r>
      <w:r w:rsidRPr="008730DC">
        <w:rPr>
          <w:noProof/>
        </w:rPr>
        <w:t>, 1844–1866.</w:t>
      </w:r>
    </w:p>
    <w:p w14:paraId="08F01FA2" w14:textId="77777777" w:rsidR="008730DC" w:rsidRPr="008730DC" w:rsidRDefault="008730DC" w:rsidP="008730DC">
      <w:pPr>
        <w:widowControl w:val="0"/>
        <w:autoSpaceDE w:val="0"/>
        <w:autoSpaceDN w:val="0"/>
        <w:adjustRightInd w:val="0"/>
        <w:rPr>
          <w:noProof/>
        </w:rPr>
      </w:pPr>
      <w:r w:rsidRPr="008730DC">
        <w:rPr>
          <w:noProof/>
        </w:rPr>
        <w:t xml:space="preserve">Danielson, N.B., Kaifosh, P., Zaremba, J.D., Lovett-Barron, M., Tsai, J., Denny, C.A., Balough, E.M., Goldberg, A.R., Drew, L.J., Hen, R., et al. (2016a). Distinct Contribution of Adult-Born Hippocampal Granule Cells to Context Encoding. Neuron </w:t>
      </w:r>
      <w:r w:rsidRPr="008730DC">
        <w:rPr>
          <w:i/>
          <w:iCs/>
          <w:noProof/>
        </w:rPr>
        <w:t>90</w:t>
      </w:r>
      <w:r w:rsidRPr="008730DC">
        <w:rPr>
          <w:noProof/>
        </w:rPr>
        <w:t>, 101–112.</w:t>
      </w:r>
    </w:p>
    <w:p w14:paraId="7EFA4711" w14:textId="77777777" w:rsidR="008730DC" w:rsidRPr="008730DC" w:rsidRDefault="008730DC" w:rsidP="008730DC">
      <w:pPr>
        <w:widowControl w:val="0"/>
        <w:autoSpaceDE w:val="0"/>
        <w:autoSpaceDN w:val="0"/>
        <w:adjustRightInd w:val="0"/>
        <w:rPr>
          <w:noProof/>
        </w:rPr>
      </w:pPr>
      <w:r w:rsidRPr="008730DC">
        <w:rPr>
          <w:noProof/>
        </w:rPr>
        <w:t xml:space="preserve">Danielson, N.B., Zaremba, J.D., Kaifosh, P., Bowler, J., Ladow, M., and Losonczy, A. (2016b). Sublayer-Specific Coding Dynamics during Spatial Navigation and Learning in Hippocampal Area CA1. Neuron </w:t>
      </w:r>
      <w:r w:rsidRPr="008730DC">
        <w:rPr>
          <w:i/>
          <w:iCs/>
          <w:noProof/>
        </w:rPr>
        <w:t>91</w:t>
      </w:r>
      <w:r w:rsidRPr="008730DC">
        <w:rPr>
          <w:noProof/>
        </w:rPr>
        <w:t>, 652–665.</w:t>
      </w:r>
    </w:p>
    <w:p w14:paraId="62854060" w14:textId="77777777" w:rsidR="008730DC" w:rsidRPr="008730DC" w:rsidRDefault="008730DC" w:rsidP="008730DC">
      <w:pPr>
        <w:widowControl w:val="0"/>
        <w:autoSpaceDE w:val="0"/>
        <w:autoSpaceDN w:val="0"/>
        <w:adjustRightInd w:val="0"/>
        <w:rPr>
          <w:noProof/>
        </w:rPr>
      </w:pPr>
      <w:r w:rsidRPr="008730DC">
        <w:rPr>
          <w:noProof/>
        </w:rPr>
        <w:t xml:space="preserve">Danielson, N.B., Turi, G.F., Ladow, M., Chavlis, S., Petrantonakis, P.C., Poirazi, P., and Losonczy, A. (2017). In Vivo Imaging of Dentate Gyrus Mossy Cells in Behaving Mice. Neuron </w:t>
      </w:r>
      <w:r w:rsidRPr="008730DC">
        <w:rPr>
          <w:i/>
          <w:iCs/>
          <w:noProof/>
        </w:rPr>
        <w:t>93</w:t>
      </w:r>
      <w:r w:rsidRPr="008730DC">
        <w:rPr>
          <w:noProof/>
        </w:rPr>
        <w:t>, 552–559.e4.</w:t>
      </w:r>
    </w:p>
    <w:p w14:paraId="2D037D9D" w14:textId="77777777" w:rsidR="008730DC" w:rsidRPr="008730DC" w:rsidRDefault="008730DC" w:rsidP="008730DC">
      <w:pPr>
        <w:widowControl w:val="0"/>
        <w:autoSpaceDE w:val="0"/>
        <w:autoSpaceDN w:val="0"/>
        <w:adjustRightInd w:val="0"/>
        <w:rPr>
          <w:noProof/>
        </w:rPr>
      </w:pPr>
      <w:r w:rsidRPr="008730DC">
        <w:rPr>
          <w:noProof/>
        </w:rPr>
        <w:t xml:space="preserve">Dudek, S.M., Alexander, G.M., and Farris, S. (2016). Rediscovering area CA2: unique properties and functions. Nat. Rev. Neurosci. </w:t>
      </w:r>
      <w:r w:rsidRPr="008730DC">
        <w:rPr>
          <w:i/>
          <w:iCs/>
          <w:noProof/>
        </w:rPr>
        <w:t>17</w:t>
      </w:r>
      <w:r w:rsidRPr="008730DC">
        <w:rPr>
          <w:noProof/>
        </w:rPr>
        <w:t>, 89–102.</w:t>
      </w:r>
    </w:p>
    <w:p w14:paraId="79F6C899" w14:textId="77777777" w:rsidR="008730DC" w:rsidRPr="008730DC" w:rsidRDefault="008730DC" w:rsidP="008730DC">
      <w:pPr>
        <w:widowControl w:val="0"/>
        <w:autoSpaceDE w:val="0"/>
        <w:autoSpaceDN w:val="0"/>
        <w:adjustRightInd w:val="0"/>
        <w:rPr>
          <w:noProof/>
        </w:rPr>
      </w:pPr>
      <w:r w:rsidRPr="008730DC">
        <w:rPr>
          <w:noProof/>
        </w:rPr>
        <w:t xml:space="preserve">Eichenbaum, H. (2004). Hippocampus: Cognitive processes and neural representations that underlie declarative memory. Neuron </w:t>
      </w:r>
      <w:r w:rsidRPr="008730DC">
        <w:rPr>
          <w:i/>
          <w:iCs/>
          <w:noProof/>
        </w:rPr>
        <w:t>44</w:t>
      </w:r>
      <w:r w:rsidRPr="008730DC">
        <w:rPr>
          <w:noProof/>
        </w:rPr>
        <w:t>, 109–120.</w:t>
      </w:r>
    </w:p>
    <w:p w14:paraId="0B7A8A40" w14:textId="77777777" w:rsidR="008730DC" w:rsidRPr="008730DC" w:rsidRDefault="008730DC" w:rsidP="008730DC">
      <w:pPr>
        <w:widowControl w:val="0"/>
        <w:autoSpaceDE w:val="0"/>
        <w:autoSpaceDN w:val="0"/>
        <w:adjustRightInd w:val="0"/>
        <w:rPr>
          <w:noProof/>
        </w:rPr>
      </w:pPr>
      <w:r w:rsidRPr="008730DC">
        <w:rPr>
          <w:noProof/>
        </w:rPr>
        <w:t xml:space="preserve">Eichenbaum, H. (2013). Memory on time. Trends Cogn. Sci. </w:t>
      </w:r>
      <w:r w:rsidRPr="008730DC">
        <w:rPr>
          <w:i/>
          <w:iCs/>
          <w:noProof/>
        </w:rPr>
        <w:t>17</w:t>
      </w:r>
      <w:r w:rsidRPr="008730DC">
        <w:rPr>
          <w:noProof/>
        </w:rPr>
        <w:t>, 81–88.</w:t>
      </w:r>
    </w:p>
    <w:p w14:paraId="771665AE" w14:textId="77777777" w:rsidR="008730DC" w:rsidRPr="008730DC" w:rsidRDefault="008730DC" w:rsidP="008730DC">
      <w:pPr>
        <w:widowControl w:val="0"/>
        <w:autoSpaceDE w:val="0"/>
        <w:autoSpaceDN w:val="0"/>
        <w:adjustRightInd w:val="0"/>
        <w:rPr>
          <w:noProof/>
        </w:rPr>
      </w:pPr>
      <w:r w:rsidRPr="008730DC">
        <w:rPr>
          <w:noProof/>
        </w:rPr>
        <w:t xml:space="preserve">Eichenbaum, H. (2014). Time cells in the hippocampus: a new dimension for mapping </w:t>
      </w:r>
      <w:r w:rsidRPr="008730DC">
        <w:rPr>
          <w:noProof/>
        </w:rPr>
        <w:lastRenderedPageBreak/>
        <w:t xml:space="preserve">memories. Nat. Rev. Neurosci. </w:t>
      </w:r>
      <w:r w:rsidRPr="008730DC">
        <w:rPr>
          <w:i/>
          <w:iCs/>
          <w:noProof/>
        </w:rPr>
        <w:t>15</w:t>
      </w:r>
      <w:r w:rsidRPr="008730DC">
        <w:rPr>
          <w:noProof/>
        </w:rPr>
        <w:t>, 1–13.</w:t>
      </w:r>
    </w:p>
    <w:p w14:paraId="3147B966" w14:textId="77777777" w:rsidR="008730DC" w:rsidRPr="008730DC" w:rsidRDefault="008730DC" w:rsidP="008730DC">
      <w:pPr>
        <w:widowControl w:val="0"/>
        <w:autoSpaceDE w:val="0"/>
        <w:autoSpaceDN w:val="0"/>
        <w:adjustRightInd w:val="0"/>
        <w:rPr>
          <w:noProof/>
        </w:rPr>
      </w:pPr>
      <w:r w:rsidRPr="008730DC">
        <w:rPr>
          <w:noProof/>
        </w:rPr>
        <w:t xml:space="preserve">Eichenbaum, H. (2017). The role of the hippocampus in navigation is memory. J. Neurophysiol. </w:t>
      </w:r>
      <w:r w:rsidRPr="008730DC">
        <w:rPr>
          <w:i/>
          <w:iCs/>
          <w:noProof/>
        </w:rPr>
        <w:t>117</w:t>
      </w:r>
      <w:r w:rsidRPr="008730DC">
        <w:rPr>
          <w:noProof/>
        </w:rPr>
        <w:t>, 1785–1796.</w:t>
      </w:r>
    </w:p>
    <w:p w14:paraId="27A05B31" w14:textId="77777777" w:rsidR="008730DC" w:rsidRPr="008730DC" w:rsidRDefault="008730DC" w:rsidP="008730DC">
      <w:pPr>
        <w:widowControl w:val="0"/>
        <w:autoSpaceDE w:val="0"/>
        <w:autoSpaceDN w:val="0"/>
        <w:adjustRightInd w:val="0"/>
        <w:rPr>
          <w:noProof/>
        </w:rPr>
      </w:pPr>
      <w:r w:rsidRPr="008730DC">
        <w:rPr>
          <w:noProof/>
        </w:rPr>
        <w:t xml:space="preserve">Eichenbaum, H., and Cohen, N.J. (2014). Can We Reconcile the Declarative Memory and Spatial Navigation Views on Hippocampal Function? Neuron </w:t>
      </w:r>
      <w:r w:rsidRPr="008730DC">
        <w:rPr>
          <w:i/>
          <w:iCs/>
          <w:noProof/>
        </w:rPr>
        <w:t>83</w:t>
      </w:r>
      <w:r w:rsidRPr="008730DC">
        <w:rPr>
          <w:noProof/>
        </w:rPr>
        <w:t>, 764–770.</w:t>
      </w:r>
    </w:p>
    <w:p w14:paraId="4DD7382C" w14:textId="77777777" w:rsidR="008730DC" w:rsidRPr="008730DC" w:rsidRDefault="008730DC" w:rsidP="008730DC">
      <w:pPr>
        <w:widowControl w:val="0"/>
        <w:autoSpaceDE w:val="0"/>
        <w:autoSpaceDN w:val="0"/>
        <w:adjustRightInd w:val="0"/>
        <w:rPr>
          <w:noProof/>
        </w:rPr>
      </w:pPr>
      <w:r w:rsidRPr="008730DC">
        <w:rPr>
          <w:noProof/>
        </w:rPr>
        <w:t xml:space="preserve">Freund, T.F., and Antal, M. (1988). GABA-containing neurons in the septum control inhibitory interneurons in the hippocampus. Nature </w:t>
      </w:r>
      <w:r w:rsidRPr="008730DC">
        <w:rPr>
          <w:i/>
          <w:iCs/>
          <w:noProof/>
        </w:rPr>
        <w:t>336</w:t>
      </w:r>
      <w:r w:rsidRPr="008730DC">
        <w:rPr>
          <w:noProof/>
        </w:rPr>
        <w:t>, 170–173.</w:t>
      </w:r>
    </w:p>
    <w:p w14:paraId="5492D3DD" w14:textId="77777777" w:rsidR="008730DC" w:rsidRPr="008730DC" w:rsidRDefault="008730DC" w:rsidP="008730DC">
      <w:pPr>
        <w:widowControl w:val="0"/>
        <w:autoSpaceDE w:val="0"/>
        <w:autoSpaceDN w:val="0"/>
        <w:adjustRightInd w:val="0"/>
        <w:rPr>
          <w:noProof/>
        </w:rPr>
      </w:pPr>
      <w:r w:rsidRPr="008730DC">
        <w:rPr>
          <w:noProof/>
        </w:rPr>
        <w:t xml:space="preserve">Gonçalves, J.T., Schafer, S.T., and Gage, F.H. (2016). Adult Neurogenesis in the Hippocampus: From Stem Cells to Behavior. Cell </w:t>
      </w:r>
      <w:r w:rsidRPr="008730DC">
        <w:rPr>
          <w:i/>
          <w:iCs/>
          <w:noProof/>
        </w:rPr>
        <w:t>167</w:t>
      </w:r>
      <w:r w:rsidRPr="008730DC">
        <w:rPr>
          <w:noProof/>
        </w:rPr>
        <w:t>, 897–914.</w:t>
      </w:r>
    </w:p>
    <w:p w14:paraId="1FD6A3FF" w14:textId="77777777" w:rsidR="008730DC" w:rsidRPr="008730DC" w:rsidRDefault="008730DC" w:rsidP="008730DC">
      <w:pPr>
        <w:widowControl w:val="0"/>
        <w:autoSpaceDE w:val="0"/>
        <w:autoSpaceDN w:val="0"/>
        <w:adjustRightInd w:val="0"/>
        <w:rPr>
          <w:noProof/>
        </w:rPr>
      </w:pPr>
      <w:r w:rsidRPr="008730DC">
        <w:rPr>
          <w:noProof/>
        </w:rPr>
        <w:t xml:space="preserve">Guzman, S.J., Schlögl, A., Frotscher, M., and Jonas, P. (2016). Synaptic mechanisms of pattern completion in the hippocampal CA3 network. Science </w:t>
      </w:r>
      <w:r w:rsidRPr="008730DC">
        <w:rPr>
          <w:i/>
          <w:iCs/>
          <w:noProof/>
        </w:rPr>
        <w:t>353</w:t>
      </w:r>
      <w:r w:rsidRPr="008730DC">
        <w:rPr>
          <w:noProof/>
        </w:rPr>
        <w:t>, 1117–1123.</w:t>
      </w:r>
    </w:p>
    <w:p w14:paraId="085E37E5" w14:textId="77777777" w:rsidR="008730DC" w:rsidRPr="008730DC" w:rsidRDefault="008730DC" w:rsidP="008730DC">
      <w:pPr>
        <w:widowControl w:val="0"/>
        <w:autoSpaceDE w:val="0"/>
        <w:autoSpaceDN w:val="0"/>
        <w:adjustRightInd w:val="0"/>
        <w:rPr>
          <w:noProof/>
        </w:rPr>
      </w:pPr>
      <w:r w:rsidRPr="008730DC">
        <w:rPr>
          <w:noProof/>
        </w:rPr>
        <w:t>Hebb, D. (1949). The Organization of Behavior (New York: Wiley &amp; Sons).</w:t>
      </w:r>
    </w:p>
    <w:p w14:paraId="2192FFE5" w14:textId="77777777" w:rsidR="008730DC" w:rsidRPr="008730DC" w:rsidRDefault="008730DC" w:rsidP="008730DC">
      <w:pPr>
        <w:widowControl w:val="0"/>
        <w:autoSpaceDE w:val="0"/>
        <w:autoSpaceDN w:val="0"/>
        <w:adjustRightInd w:val="0"/>
        <w:rPr>
          <w:noProof/>
        </w:rPr>
      </w:pPr>
      <w:r w:rsidRPr="008730DC">
        <w:rPr>
          <w:noProof/>
        </w:rPr>
        <w:t xml:space="preserve">Henze, D.A., Wittner, L., and Buzsáki, G. (2002). Single granule cells reliably discharge targets in the hippocampal CA3 network in vivo. Nat. Neurosci. </w:t>
      </w:r>
      <w:r w:rsidRPr="008730DC">
        <w:rPr>
          <w:i/>
          <w:iCs/>
          <w:noProof/>
        </w:rPr>
        <w:t>5</w:t>
      </w:r>
      <w:r w:rsidRPr="008730DC">
        <w:rPr>
          <w:noProof/>
        </w:rPr>
        <w:t>, 790–795.</w:t>
      </w:r>
    </w:p>
    <w:p w14:paraId="1F6FB468" w14:textId="77777777" w:rsidR="008730DC" w:rsidRPr="008730DC" w:rsidRDefault="008730DC" w:rsidP="008730DC">
      <w:pPr>
        <w:widowControl w:val="0"/>
        <w:autoSpaceDE w:val="0"/>
        <w:autoSpaceDN w:val="0"/>
        <w:adjustRightInd w:val="0"/>
        <w:rPr>
          <w:noProof/>
        </w:rPr>
      </w:pPr>
      <w:r w:rsidRPr="008730DC">
        <w:rPr>
          <w:noProof/>
        </w:rPr>
        <w:t xml:space="preserve">Herry, C., Ciocchi, S., Senn, V., Demmou, L., Müller, C., and Lüthi, A. (2008). Switching on and off fear by distinct neuronal circuits. Nature </w:t>
      </w:r>
      <w:r w:rsidRPr="008730DC">
        <w:rPr>
          <w:i/>
          <w:iCs/>
          <w:noProof/>
        </w:rPr>
        <w:t>454</w:t>
      </w:r>
      <w:r w:rsidRPr="008730DC">
        <w:rPr>
          <w:noProof/>
        </w:rPr>
        <w:t>, 600–606.</w:t>
      </w:r>
    </w:p>
    <w:p w14:paraId="1B68C6CF" w14:textId="77777777" w:rsidR="008730DC" w:rsidRPr="008730DC" w:rsidRDefault="008730DC" w:rsidP="008730DC">
      <w:pPr>
        <w:widowControl w:val="0"/>
        <w:autoSpaceDE w:val="0"/>
        <w:autoSpaceDN w:val="0"/>
        <w:adjustRightInd w:val="0"/>
        <w:rPr>
          <w:noProof/>
        </w:rPr>
      </w:pPr>
      <w:r w:rsidRPr="008730DC">
        <w:rPr>
          <w:noProof/>
        </w:rPr>
        <w:t xml:space="preserve">Hitti, F.L., and Siegelbaum, S.A. (2014). The hippocampal CA2 region is essential for social memory. Nature </w:t>
      </w:r>
      <w:r w:rsidRPr="008730DC">
        <w:rPr>
          <w:i/>
          <w:iCs/>
          <w:noProof/>
        </w:rPr>
        <w:t>508</w:t>
      </w:r>
      <w:r w:rsidRPr="008730DC">
        <w:rPr>
          <w:noProof/>
        </w:rPr>
        <w:t>, 88–92.</w:t>
      </w:r>
    </w:p>
    <w:p w14:paraId="1D9FC28D" w14:textId="77777777" w:rsidR="008730DC" w:rsidRPr="008730DC" w:rsidRDefault="008730DC" w:rsidP="008730DC">
      <w:pPr>
        <w:widowControl w:val="0"/>
        <w:autoSpaceDE w:val="0"/>
        <w:autoSpaceDN w:val="0"/>
        <w:adjustRightInd w:val="0"/>
        <w:rPr>
          <w:noProof/>
        </w:rPr>
      </w:pPr>
      <w:r w:rsidRPr="008730DC">
        <w:rPr>
          <w:noProof/>
        </w:rPr>
        <w:t xml:space="preserve">Howard, M.W., and Eichenbaum, H. (2013). The hippocampus, time, and memory across scales. J. Exp. Psychol. Gen. </w:t>
      </w:r>
      <w:r w:rsidRPr="008730DC">
        <w:rPr>
          <w:i/>
          <w:iCs/>
          <w:noProof/>
        </w:rPr>
        <w:t>142</w:t>
      </w:r>
      <w:r w:rsidRPr="008730DC">
        <w:rPr>
          <w:noProof/>
        </w:rPr>
        <w:t>, 1211–1230.</w:t>
      </w:r>
    </w:p>
    <w:p w14:paraId="14F75C6A" w14:textId="77777777" w:rsidR="008730DC" w:rsidRPr="008730DC" w:rsidRDefault="008730DC" w:rsidP="008730DC">
      <w:pPr>
        <w:widowControl w:val="0"/>
        <w:autoSpaceDE w:val="0"/>
        <w:autoSpaceDN w:val="0"/>
        <w:adjustRightInd w:val="0"/>
        <w:rPr>
          <w:noProof/>
        </w:rPr>
      </w:pPr>
      <w:r w:rsidRPr="008730DC">
        <w:rPr>
          <w:noProof/>
        </w:rPr>
        <w:t xml:space="preserve">Ito, H.T., Zhang, S.-J., Witter, M.P., Moser, E.I., and Moser, M.-B. (2015). A prefrontal–thalamo–hippocampal circuit for goal-directed spatial navigation. Nature </w:t>
      </w:r>
      <w:r w:rsidRPr="008730DC">
        <w:rPr>
          <w:i/>
          <w:iCs/>
          <w:noProof/>
        </w:rPr>
        <w:t>522</w:t>
      </w:r>
      <w:r w:rsidRPr="008730DC">
        <w:rPr>
          <w:noProof/>
        </w:rPr>
        <w:t>, 50–55.</w:t>
      </w:r>
    </w:p>
    <w:p w14:paraId="70A10308" w14:textId="77777777" w:rsidR="008730DC" w:rsidRPr="008730DC" w:rsidRDefault="008730DC" w:rsidP="008730DC">
      <w:pPr>
        <w:widowControl w:val="0"/>
        <w:autoSpaceDE w:val="0"/>
        <w:autoSpaceDN w:val="0"/>
        <w:adjustRightInd w:val="0"/>
        <w:rPr>
          <w:noProof/>
        </w:rPr>
      </w:pPr>
      <w:r w:rsidRPr="008730DC">
        <w:rPr>
          <w:noProof/>
        </w:rPr>
        <w:t xml:space="preserve">Jay, T.M., and Witter, M.P. (1991). Distribution of hippocampal CA1 and subicular efferents in the prefrontal cortex of the rat studied by means of anterograde transport ofPhaseolus vulgaris-leucoagglutinin. J. Comp. Neurol. </w:t>
      </w:r>
      <w:r w:rsidRPr="008730DC">
        <w:rPr>
          <w:i/>
          <w:iCs/>
          <w:noProof/>
        </w:rPr>
        <w:t>313</w:t>
      </w:r>
      <w:r w:rsidRPr="008730DC">
        <w:rPr>
          <w:noProof/>
        </w:rPr>
        <w:t>, 574–586.</w:t>
      </w:r>
    </w:p>
    <w:p w14:paraId="6BFE3068" w14:textId="77777777" w:rsidR="008730DC" w:rsidRPr="008730DC" w:rsidRDefault="008730DC" w:rsidP="008730DC">
      <w:pPr>
        <w:widowControl w:val="0"/>
        <w:autoSpaceDE w:val="0"/>
        <w:autoSpaceDN w:val="0"/>
        <w:adjustRightInd w:val="0"/>
        <w:rPr>
          <w:noProof/>
        </w:rPr>
      </w:pPr>
      <w:r w:rsidRPr="008730DC">
        <w:rPr>
          <w:noProof/>
        </w:rPr>
        <w:t xml:space="preserve">Jung, M.W., and McNaughton, B.L. (1993). Spatial selectivity of unit activity in the hippocampal granular layer. Hippocampus </w:t>
      </w:r>
      <w:r w:rsidRPr="008730DC">
        <w:rPr>
          <w:i/>
          <w:iCs/>
          <w:noProof/>
        </w:rPr>
        <w:t>3</w:t>
      </w:r>
      <w:r w:rsidRPr="008730DC">
        <w:rPr>
          <w:noProof/>
        </w:rPr>
        <w:t>, 165–182.</w:t>
      </w:r>
    </w:p>
    <w:p w14:paraId="1193F235" w14:textId="77777777" w:rsidR="008730DC" w:rsidRPr="008730DC" w:rsidRDefault="008730DC" w:rsidP="008730DC">
      <w:pPr>
        <w:widowControl w:val="0"/>
        <w:autoSpaceDE w:val="0"/>
        <w:autoSpaceDN w:val="0"/>
        <w:adjustRightInd w:val="0"/>
        <w:rPr>
          <w:noProof/>
        </w:rPr>
      </w:pPr>
      <w:r w:rsidRPr="008730DC">
        <w:rPr>
          <w:noProof/>
        </w:rPr>
        <w:t xml:space="preserve">Kay, K., Sosa, M., Chung, J.E., Karlsson, M.P., Larkin, M.C., and Frank, L.M. (2016). A hippocampal network for spatial coding during immobility and sleep. Nature </w:t>
      </w:r>
      <w:r w:rsidRPr="008730DC">
        <w:rPr>
          <w:i/>
          <w:iCs/>
          <w:noProof/>
        </w:rPr>
        <w:t>531</w:t>
      </w:r>
      <w:r w:rsidRPr="008730DC">
        <w:rPr>
          <w:noProof/>
        </w:rPr>
        <w:t>.</w:t>
      </w:r>
    </w:p>
    <w:p w14:paraId="73BF886F" w14:textId="77777777" w:rsidR="008730DC" w:rsidRPr="008730DC" w:rsidRDefault="008730DC" w:rsidP="008730DC">
      <w:pPr>
        <w:widowControl w:val="0"/>
        <w:autoSpaceDE w:val="0"/>
        <w:autoSpaceDN w:val="0"/>
        <w:adjustRightInd w:val="0"/>
        <w:rPr>
          <w:noProof/>
        </w:rPr>
      </w:pPr>
      <w:r w:rsidRPr="008730DC">
        <w:rPr>
          <w:noProof/>
        </w:rPr>
        <w:t xml:space="preserve">Kim, W. Bin, and Cho, J.-H. (2017). Synaptic Targeting of Double-Projecting Ventral CA1 Hippocampal Neurons to the Medial Prefrontal Cortex and Basal Amygdala. J. Neurosci. </w:t>
      </w:r>
      <w:r w:rsidRPr="008730DC">
        <w:rPr>
          <w:i/>
          <w:iCs/>
          <w:noProof/>
        </w:rPr>
        <w:t>37</w:t>
      </w:r>
      <w:r w:rsidRPr="008730DC">
        <w:rPr>
          <w:noProof/>
        </w:rPr>
        <w:t>, 4868–4882.</w:t>
      </w:r>
    </w:p>
    <w:p w14:paraId="15E1F879" w14:textId="77777777" w:rsidR="008730DC" w:rsidRPr="008730DC" w:rsidRDefault="008730DC" w:rsidP="008730DC">
      <w:pPr>
        <w:widowControl w:val="0"/>
        <w:autoSpaceDE w:val="0"/>
        <w:autoSpaceDN w:val="0"/>
        <w:adjustRightInd w:val="0"/>
        <w:rPr>
          <w:noProof/>
        </w:rPr>
      </w:pPr>
      <w:r w:rsidRPr="008730DC">
        <w:rPr>
          <w:noProof/>
        </w:rPr>
        <w:t xml:space="preserve">Kishi, T., Tsumori, T., Yokota, S., and Yasui, Y. (2006). Topographical projection from the hippocampal formation to the amygdala: A combined anterograde and retrograde tracing study in the rat. J. Comp. Neurol. </w:t>
      </w:r>
      <w:r w:rsidRPr="008730DC">
        <w:rPr>
          <w:i/>
          <w:iCs/>
          <w:noProof/>
        </w:rPr>
        <w:t>496</w:t>
      </w:r>
      <w:r w:rsidRPr="008730DC">
        <w:rPr>
          <w:noProof/>
        </w:rPr>
        <w:t>, 349–368.</w:t>
      </w:r>
    </w:p>
    <w:p w14:paraId="1905EE09" w14:textId="77777777" w:rsidR="008730DC" w:rsidRPr="008730DC" w:rsidRDefault="008730DC" w:rsidP="008730DC">
      <w:pPr>
        <w:widowControl w:val="0"/>
        <w:autoSpaceDE w:val="0"/>
        <w:autoSpaceDN w:val="0"/>
        <w:adjustRightInd w:val="0"/>
        <w:rPr>
          <w:noProof/>
        </w:rPr>
      </w:pPr>
      <w:r w:rsidRPr="008730DC">
        <w:rPr>
          <w:noProof/>
        </w:rPr>
        <w:t xml:space="preserve">Kitamura, T., Pignatelli, M., Suh, J., Kohara, K., Yoshiki, A., Abe, K., and Tonegawa, S. (2014). Island Cells Control Temporal Association Memory. Science (80-. ). </w:t>
      </w:r>
      <w:r w:rsidRPr="008730DC">
        <w:rPr>
          <w:i/>
          <w:iCs/>
          <w:noProof/>
        </w:rPr>
        <w:t>343</w:t>
      </w:r>
      <w:r w:rsidRPr="008730DC">
        <w:rPr>
          <w:noProof/>
        </w:rPr>
        <w:t>, 896–901.</w:t>
      </w:r>
    </w:p>
    <w:p w14:paraId="13898BF7" w14:textId="77777777" w:rsidR="008730DC" w:rsidRPr="008730DC" w:rsidRDefault="008730DC" w:rsidP="008730DC">
      <w:pPr>
        <w:widowControl w:val="0"/>
        <w:autoSpaceDE w:val="0"/>
        <w:autoSpaceDN w:val="0"/>
        <w:adjustRightInd w:val="0"/>
        <w:rPr>
          <w:noProof/>
        </w:rPr>
      </w:pPr>
      <w:r w:rsidRPr="008730DC">
        <w:rPr>
          <w:noProof/>
        </w:rPr>
        <w:t xml:space="preserve">Kohara, K., Pignatelli, M., Rivest, A.J., Jung, H.-Y., Kitamura, T., Suh, J., Frank, D., Kajikawa, K., Mise, N., Obata, Y., et al. (2014). Cell type–specific genetic and optogenetic tools reveal hippocampal CA2 circuits. Nat. Neurosci. </w:t>
      </w:r>
      <w:r w:rsidRPr="008730DC">
        <w:rPr>
          <w:i/>
          <w:iCs/>
          <w:noProof/>
        </w:rPr>
        <w:t>17</w:t>
      </w:r>
      <w:r w:rsidRPr="008730DC">
        <w:rPr>
          <w:noProof/>
        </w:rPr>
        <w:t>, 269–279.</w:t>
      </w:r>
    </w:p>
    <w:p w14:paraId="1ECB3B27" w14:textId="77777777" w:rsidR="008730DC" w:rsidRPr="008730DC" w:rsidRDefault="008730DC" w:rsidP="008730DC">
      <w:pPr>
        <w:widowControl w:val="0"/>
        <w:autoSpaceDE w:val="0"/>
        <w:autoSpaceDN w:val="0"/>
        <w:adjustRightInd w:val="0"/>
        <w:rPr>
          <w:noProof/>
        </w:rPr>
      </w:pPr>
      <w:r w:rsidRPr="008730DC">
        <w:rPr>
          <w:noProof/>
        </w:rPr>
        <w:t xml:space="preserve">Komorowski, R.W., Manns, J.R., and Eichenbaum, H. (2009). Robust Conjunctive Item-Place Coding by Hippocampal Neurons Parallels Learning What Happens Where. J. Neurosci. </w:t>
      </w:r>
      <w:r w:rsidRPr="008730DC">
        <w:rPr>
          <w:i/>
          <w:iCs/>
          <w:noProof/>
        </w:rPr>
        <w:t>29</w:t>
      </w:r>
      <w:r w:rsidRPr="008730DC">
        <w:rPr>
          <w:noProof/>
        </w:rPr>
        <w:t>, 9918–9929.</w:t>
      </w:r>
    </w:p>
    <w:p w14:paraId="75A91863" w14:textId="77777777" w:rsidR="008730DC" w:rsidRPr="008730DC" w:rsidRDefault="008730DC" w:rsidP="008730DC">
      <w:pPr>
        <w:widowControl w:val="0"/>
        <w:autoSpaceDE w:val="0"/>
        <w:autoSpaceDN w:val="0"/>
        <w:adjustRightInd w:val="0"/>
        <w:rPr>
          <w:noProof/>
        </w:rPr>
      </w:pPr>
      <w:r w:rsidRPr="008730DC">
        <w:rPr>
          <w:noProof/>
        </w:rPr>
        <w:t>Lashley, K. (1950). In search of the engram. In Society of Experimental Biology Symposium, pp. 454–482.</w:t>
      </w:r>
    </w:p>
    <w:p w14:paraId="73198A45" w14:textId="77777777" w:rsidR="008730DC" w:rsidRPr="008730DC" w:rsidRDefault="008730DC" w:rsidP="008730DC">
      <w:pPr>
        <w:widowControl w:val="0"/>
        <w:autoSpaceDE w:val="0"/>
        <w:autoSpaceDN w:val="0"/>
        <w:adjustRightInd w:val="0"/>
        <w:rPr>
          <w:noProof/>
        </w:rPr>
      </w:pPr>
      <w:r w:rsidRPr="008730DC">
        <w:rPr>
          <w:noProof/>
        </w:rPr>
        <w:t xml:space="preserve">Ledoux, J.E. (1995). Emotion: Clues from the Brain. Annu. Rev. Psychol. </w:t>
      </w:r>
      <w:r w:rsidRPr="008730DC">
        <w:rPr>
          <w:i/>
          <w:iCs/>
          <w:noProof/>
        </w:rPr>
        <w:t>46</w:t>
      </w:r>
      <w:r w:rsidRPr="008730DC">
        <w:rPr>
          <w:noProof/>
        </w:rPr>
        <w:t>, 209–235.</w:t>
      </w:r>
    </w:p>
    <w:p w14:paraId="35DA6018" w14:textId="77777777" w:rsidR="008730DC" w:rsidRPr="008730DC" w:rsidRDefault="008730DC" w:rsidP="008730DC">
      <w:pPr>
        <w:widowControl w:val="0"/>
        <w:autoSpaceDE w:val="0"/>
        <w:autoSpaceDN w:val="0"/>
        <w:adjustRightInd w:val="0"/>
        <w:rPr>
          <w:noProof/>
        </w:rPr>
      </w:pPr>
      <w:r w:rsidRPr="008730DC">
        <w:rPr>
          <w:noProof/>
        </w:rPr>
        <w:t xml:space="preserve">Lee, H., Wang, C., Deshmukh, S.S., and Knierim, J.J. (2015). Neural Population Evidence of Functional Heterogeneity along the CA3 Transverse Axis: Pattern Completion versus Pattern Separation. Neuron </w:t>
      </w:r>
      <w:r w:rsidRPr="008730DC">
        <w:rPr>
          <w:i/>
          <w:iCs/>
          <w:noProof/>
        </w:rPr>
        <w:t>87</w:t>
      </w:r>
      <w:r w:rsidRPr="008730DC">
        <w:rPr>
          <w:noProof/>
        </w:rPr>
        <w:t>, 1093–1105.</w:t>
      </w:r>
    </w:p>
    <w:p w14:paraId="15A54945" w14:textId="77777777" w:rsidR="008730DC" w:rsidRPr="008730DC" w:rsidRDefault="008730DC" w:rsidP="008730DC">
      <w:pPr>
        <w:widowControl w:val="0"/>
        <w:autoSpaceDE w:val="0"/>
        <w:autoSpaceDN w:val="0"/>
        <w:adjustRightInd w:val="0"/>
        <w:rPr>
          <w:noProof/>
        </w:rPr>
      </w:pPr>
      <w:r w:rsidRPr="008730DC">
        <w:rPr>
          <w:noProof/>
        </w:rPr>
        <w:t xml:space="preserve">Lee, I., Yoganarasimha, D., Rao, G., and Knierim, J.J. (2004). Comparison of population coherence of place cells in hippocampal subfields CA1 and CA3. Nature </w:t>
      </w:r>
      <w:r w:rsidRPr="008730DC">
        <w:rPr>
          <w:i/>
          <w:iCs/>
          <w:noProof/>
        </w:rPr>
        <w:t>430</w:t>
      </w:r>
      <w:r w:rsidRPr="008730DC">
        <w:rPr>
          <w:noProof/>
        </w:rPr>
        <w:t>, 456–459.</w:t>
      </w:r>
    </w:p>
    <w:p w14:paraId="00F899A9" w14:textId="77777777" w:rsidR="008730DC" w:rsidRPr="008730DC" w:rsidRDefault="008730DC" w:rsidP="008730DC">
      <w:pPr>
        <w:widowControl w:val="0"/>
        <w:autoSpaceDE w:val="0"/>
        <w:autoSpaceDN w:val="0"/>
        <w:adjustRightInd w:val="0"/>
        <w:rPr>
          <w:noProof/>
        </w:rPr>
      </w:pPr>
      <w:r w:rsidRPr="008730DC">
        <w:rPr>
          <w:noProof/>
        </w:rPr>
        <w:t xml:space="preserve">Leutgeb, J.K., Leutgeb, S., Moser, M.-B., and Moser, E.I. (2007). Pattern Separation in the Dentate Gyrus and CA3 of the Hippocampus. Science (80-. ). </w:t>
      </w:r>
      <w:r w:rsidRPr="008730DC">
        <w:rPr>
          <w:i/>
          <w:iCs/>
          <w:noProof/>
        </w:rPr>
        <w:t>315</w:t>
      </w:r>
      <w:r w:rsidRPr="008730DC">
        <w:rPr>
          <w:noProof/>
        </w:rPr>
        <w:t>, 961–966.</w:t>
      </w:r>
    </w:p>
    <w:p w14:paraId="5C2BA7B5" w14:textId="77777777" w:rsidR="008730DC" w:rsidRPr="008730DC" w:rsidRDefault="008730DC" w:rsidP="008730DC">
      <w:pPr>
        <w:widowControl w:val="0"/>
        <w:autoSpaceDE w:val="0"/>
        <w:autoSpaceDN w:val="0"/>
        <w:adjustRightInd w:val="0"/>
        <w:rPr>
          <w:noProof/>
        </w:rPr>
      </w:pPr>
      <w:r w:rsidRPr="008730DC">
        <w:rPr>
          <w:noProof/>
        </w:rPr>
        <w:t xml:space="preserve">Levy, W.B. (1996). A sequence predicting CA3 is a flexible associator that learns and uses context to solve hippocampal-like tasks. Hippocampus </w:t>
      </w:r>
      <w:r w:rsidRPr="008730DC">
        <w:rPr>
          <w:i/>
          <w:iCs/>
          <w:noProof/>
        </w:rPr>
        <w:t>6</w:t>
      </w:r>
      <w:r w:rsidRPr="008730DC">
        <w:rPr>
          <w:noProof/>
        </w:rPr>
        <w:t>, 579–590.</w:t>
      </w:r>
    </w:p>
    <w:p w14:paraId="11CDB741" w14:textId="77777777" w:rsidR="008730DC" w:rsidRPr="008730DC" w:rsidRDefault="008730DC" w:rsidP="008730DC">
      <w:pPr>
        <w:widowControl w:val="0"/>
        <w:autoSpaceDE w:val="0"/>
        <w:autoSpaceDN w:val="0"/>
        <w:adjustRightInd w:val="0"/>
        <w:rPr>
          <w:noProof/>
        </w:rPr>
      </w:pPr>
      <w:r w:rsidRPr="008730DC">
        <w:rPr>
          <w:noProof/>
        </w:rPr>
        <w:t xml:space="preserve">Llorens-Martín, M., Jurado-Arjona, J., Avila, J., and Hernández, F. (2015). Novel connection between newborn granule neurons and the hippocampal CA2 field. Exp. Neurol. </w:t>
      </w:r>
      <w:r w:rsidRPr="008730DC">
        <w:rPr>
          <w:i/>
          <w:iCs/>
          <w:noProof/>
        </w:rPr>
        <w:t>263</w:t>
      </w:r>
      <w:r w:rsidRPr="008730DC">
        <w:rPr>
          <w:noProof/>
        </w:rPr>
        <w:t>, 285–292.</w:t>
      </w:r>
    </w:p>
    <w:p w14:paraId="1BFBF828" w14:textId="77777777" w:rsidR="008730DC" w:rsidRPr="008730DC" w:rsidRDefault="008730DC" w:rsidP="008730DC">
      <w:pPr>
        <w:widowControl w:val="0"/>
        <w:autoSpaceDE w:val="0"/>
        <w:autoSpaceDN w:val="0"/>
        <w:adjustRightInd w:val="0"/>
        <w:rPr>
          <w:noProof/>
        </w:rPr>
      </w:pPr>
      <w:r w:rsidRPr="008730DC">
        <w:rPr>
          <w:noProof/>
        </w:rPr>
        <w:t>Lorente de Nó, R. (1934). Studies on the structure of the cerebral cortex. II. Continuation of the study of the ammonic system. J. Für Psychol. Und Neurol.</w:t>
      </w:r>
    </w:p>
    <w:p w14:paraId="2C6BCB35" w14:textId="77777777" w:rsidR="008730DC" w:rsidRPr="008730DC" w:rsidRDefault="008730DC" w:rsidP="008730DC">
      <w:pPr>
        <w:widowControl w:val="0"/>
        <w:autoSpaceDE w:val="0"/>
        <w:autoSpaceDN w:val="0"/>
        <w:adjustRightInd w:val="0"/>
        <w:rPr>
          <w:noProof/>
        </w:rPr>
      </w:pPr>
      <w:r w:rsidRPr="008730DC">
        <w:rPr>
          <w:noProof/>
        </w:rPr>
        <w:t xml:space="preserve">Mankin, E.A., Diehl, G.W., Sparks, F.T., Leutgeb, S., and Leutgeb, J.K. (2015). Hippocampal CA2 Activity Patterns Change over Time to a Larger Extent than between Spatial Contexts. Neuron </w:t>
      </w:r>
      <w:r w:rsidRPr="008730DC">
        <w:rPr>
          <w:i/>
          <w:iCs/>
          <w:noProof/>
        </w:rPr>
        <w:t>85</w:t>
      </w:r>
      <w:r w:rsidRPr="008730DC">
        <w:rPr>
          <w:noProof/>
        </w:rPr>
        <w:t>, 190–201.</w:t>
      </w:r>
    </w:p>
    <w:p w14:paraId="3E5F7E54" w14:textId="77777777" w:rsidR="008730DC" w:rsidRPr="008730DC" w:rsidRDefault="008730DC" w:rsidP="008730DC">
      <w:pPr>
        <w:widowControl w:val="0"/>
        <w:autoSpaceDE w:val="0"/>
        <w:autoSpaceDN w:val="0"/>
        <w:adjustRightInd w:val="0"/>
        <w:rPr>
          <w:noProof/>
        </w:rPr>
      </w:pPr>
      <w:r w:rsidRPr="008730DC">
        <w:rPr>
          <w:noProof/>
        </w:rPr>
        <w:t xml:space="preserve">McKenzie, S., Frank, A.J., Kinsky, N.R., Porter, B., Rivière, P.D., and Eichenbaum, H. (2014). Hippocampal representation of related and opposing memories develop within distinct, hierarchically organized neural schemas. Neuron </w:t>
      </w:r>
      <w:r w:rsidRPr="008730DC">
        <w:rPr>
          <w:i/>
          <w:iCs/>
          <w:noProof/>
        </w:rPr>
        <w:t>83</w:t>
      </w:r>
      <w:r w:rsidRPr="008730DC">
        <w:rPr>
          <w:noProof/>
        </w:rPr>
        <w:t>, 202–215.</w:t>
      </w:r>
    </w:p>
    <w:p w14:paraId="707E40B1" w14:textId="77777777" w:rsidR="008730DC" w:rsidRPr="008730DC" w:rsidRDefault="008730DC" w:rsidP="008730DC">
      <w:pPr>
        <w:widowControl w:val="0"/>
        <w:autoSpaceDE w:val="0"/>
        <w:autoSpaceDN w:val="0"/>
        <w:adjustRightInd w:val="0"/>
        <w:rPr>
          <w:noProof/>
        </w:rPr>
      </w:pPr>
      <w:r w:rsidRPr="008730DC">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8730DC">
        <w:rPr>
          <w:i/>
          <w:iCs/>
          <w:noProof/>
        </w:rPr>
        <w:t>134</w:t>
      </w:r>
      <w:r w:rsidRPr="008730DC">
        <w:rPr>
          <w:noProof/>
        </w:rPr>
        <w:t>, 178–191.</w:t>
      </w:r>
    </w:p>
    <w:p w14:paraId="3684C0E2" w14:textId="77777777" w:rsidR="008730DC" w:rsidRPr="008730DC" w:rsidRDefault="008730DC" w:rsidP="008730DC">
      <w:pPr>
        <w:widowControl w:val="0"/>
        <w:autoSpaceDE w:val="0"/>
        <w:autoSpaceDN w:val="0"/>
        <w:adjustRightInd w:val="0"/>
        <w:rPr>
          <w:noProof/>
        </w:rPr>
      </w:pPr>
      <w:r w:rsidRPr="008730DC">
        <w:rPr>
          <w:noProof/>
        </w:rPr>
        <w:t xml:space="preserve">McNaughton, B.L., and Morris, R.G.M. (1987). Hippocampal synaptic enhancement and information storage within a distributed memory system. Trends Neurosci. </w:t>
      </w:r>
      <w:r w:rsidRPr="008730DC">
        <w:rPr>
          <w:i/>
          <w:iCs/>
          <w:noProof/>
        </w:rPr>
        <w:t>10</w:t>
      </w:r>
      <w:r w:rsidRPr="008730DC">
        <w:rPr>
          <w:noProof/>
        </w:rPr>
        <w:t>, 408–415.</w:t>
      </w:r>
    </w:p>
    <w:p w14:paraId="1DE87E3D" w14:textId="77777777" w:rsidR="008730DC" w:rsidRPr="008730DC" w:rsidRDefault="008730DC" w:rsidP="008730DC">
      <w:pPr>
        <w:widowControl w:val="0"/>
        <w:autoSpaceDE w:val="0"/>
        <w:autoSpaceDN w:val="0"/>
        <w:adjustRightInd w:val="0"/>
        <w:rPr>
          <w:noProof/>
        </w:rPr>
      </w:pPr>
      <w:r w:rsidRPr="008730DC">
        <w:rPr>
          <w:noProof/>
        </w:rPr>
        <w:t xml:space="preserve">Mishra, R.K., Kim, S., Guzman, S.J., and Jonas, P. (2016). Symmetric spike timing-dependent plasticity at CA3–CA3 synapses optimizes storage and recall in autoassociative networks. Nat. Commun. </w:t>
      </w:r>
      <w:r w:rsidRPr="008730DC">
        <w:rPr>
          <w:i/>
          <w:iCs/>
          <w:noProof/>
        </w:rPr>
        <w:t>7</w:t>
      </w:r>
      <w:r w:rsidRPr="008730DC">
        <w:rPr>
          <w:noProof/>
        </w:rPr>
        <w:t>, 11552.</w:t>
      </w:r>
    </w:p>
    <w:p w14:paraId="7B3F9F5B" w14:textId="77777777" w:rsidR="008730DC" w:rsidRPr="008730DC" w:rsidRDefault="008730DC" w:rsidP="008730DC">
      <w:pPr>
        <w:widowControl w:val="0"/>
        <w:autoSpaceDE w:val="0"/>
        <w:autoSpaceDN w:val="0"/>
        <w:adjustRightInd w:val="0"/>
        <w:rPr>
          <w:noProof/>
        </w:rPr>
      </w:pPr>
      <w:r w:rsidRPr="008730DC">
        <w:rPr>
          <w:noProof/>
        </w:rPr>
        <w:t xml:space="preserve">Neunuebel, J.P., and Knierim, J.J. (2014). CA3 Retrieves Coherent Representations from Degraded Input: Direct Evidence for CA3 Pattern Completion and Dentate Gyrus Pattern Separation. Neuron </w:t>
      </w:r>
      <w:r w:rsidRPr="008730DC">
        <w:rPr>
          <w:i/>
          <w:iCs/>
          <w:noProof/>
        </w:rPr>
        <w:t>81</w:t>
      </w:r>
      <w:r w:rsidRPr="008730DC">
        <w:rPr>
          <w:noProof/>
        </w:rPr>
        <w:t>, 416–427.</w:t>
      </w:r>
    </w:p>
    <w:p w14:paraId="52D164E9" w14:textId="77777777" w:rsidR="008730DC" w:rsidRPr="008730DC" w:rsidRDefault="008730DC" w:rsidP="008730DC">
      <w:pPr>
        <w:widowControl w:val="0"/>
        <w:autoSpaceDE w:val="0"/>
        <w:autoSpaceDN w:val="0"/>
        <w:adjustRightInd w:val="0"/>
        <w:rPr>
          <w:noProof/>
        </w:rPr>
      </w:pPr>
      <w:r w:rsidRPr="008730DC">
        <w:rPr>
          <w:noProof/>
        </w:rPr>
        <w:t xml:space="preserve">O’Keefe, J., and Dostrovsky, J. (1971). The hippocampus as a spatial map. Preliminary evidence from unit activity in the freely-moving rat. Brain Res. </w:t>
      </w:r>
      <w:r w:rsidRPr="008730DC">
        <w:rPr>
          <w:i/>
          <w:iCs/>
          <w:noProof/>
        </w:rPr>
        <w:t>34</w:t>
      </w:r>
      <w:r w:rsidRPr="008730DC">
        <w:rPr>
          <w:noProof/>
        </w:rPr>
        <w:t>, 171–175.</w:t>
      </w:r>
    </w:p>
    <w:p w14:paraId="46192C6A" w14:textId="77777777" w:rsidR="008730DC" w:rsidRPr="008730DC" w:rsidRDefault="008730DC" w:rsidP="008730DC">
      <w:pPr>
        <w:widowControl w:val="0"/>
        <w:autoSpaceDE w:val="0"/>
        <w:autoSpaceDN w:val="0"/>
        <w:adjustRightInd w:val="0"/>
        <w:rPr>
          <w:noProof/>
        </w:rPr>
      </w:pPr>
      <w:r w:rsidRPr="008730DC">
        <w:rPr>
          <w:noProof/>
        </w:rPr>
        <w:t>O’Keefe, J., and Nadel, L. (1978). The hippocampus as a cognitive map (Clarendon Press).</w:t>
      </w:r>
    </w:p>
    <w:p w14:paraId="4EC9BC51" w14:textId="77777777" w:rsidR="008730DC" w:rsidRPr="008730DC" w:rsidRDefault="008730DC" w:rsidP="008730DC">
      <w:pPr>
        <w:widowControl w:val="0"/>
        <w:autoSpaceDE w:val="0"/>
        <w:autoSpaceDN w:val="0"/>
        <w:adjustRightInd w:val="0"/>
        <w:rPr>
          <w:noProof/>
        </w:rPr>
      </w:pPr>
      <w:r w:rsidRPr="008730DC">
        <w:rPr>
          <w:noProof/>
        </w:rPr>
        <w:t xml:space="preserve">Oliva, A., Fernández-Ruiz, A., Buzsáki, G., and Berényi, A. (2016). Role of Hippocampal CA2 Region in Triggering Sharp-Wave Ripples. Neuron </w:t>
      </w:r>
      <w:r w:rsidRPr="008730DC">
        <w:rPr>
          <w:i/>
          <w:iCs/>
          <w:noProof/>
        </w:rPr>
        <w:t>91</w:t>
      </w:r>
      <w:r w:rsidRPr="008730DC">
        <w:rPr>
          <w:noProof/>
        </w:rPr>
        <w:t>, 1342–1355.</w:t>
      </w:r>
    </w:p>
    <w:p w14:paraId="2C4A5927" w14:textId="77777777" w:rsidR="008730DC" w:rsidRPr="008730DC" w:rsidRDefault="008730DC" w:rsidP="008730DC">
      <w:pPr>
        <w:widowControl w:val="0"/>
        <w:autoSpaceDE w:val="0"/>
        <w:autoSpaceDN w:val="0"/>
        <w:adjustRightInd w:val="0"/>
        <w:rPr>
          <w:noProof/>
        </w:rPr>
      </w:pPr>
      <w:r w:rsidRPr="008730DC">
        <w:rPr>
          <w:noProof/>
        </w:rPr>
        <w:t xml:space="preserve">Pikkarainen, M., Rönkkö, S., Savander, V., Insausti, R., and Pitkänen, A. (1999). Projections from the lateral, basal, and accessory basal nuclei of the amygdala to the hippocampal formation in rat. J. Comp. Neurol. </w:t>
      </w:r>
      <w:r w:rsidRPr="008730DC">
        <w:rPr>
          <w:i/>
          <w:iCs/>
          <w:noProof/>
        </w:rPr>
        <w:t>403</w:t>
      </w:r>
      <w:r w:rsidRPr="008730DC">
        <w:rPr>
          <w:noProof/>
        </w:rPr>
        <w:t>, 229–260.</w:t>
      </w:r>
    </w:p>
    <w:p w14:paraId="3B4AEBF5" w14:textId="77777777" w:rsidR="008730DC" w:rsidRPr="008730DC" w:rsidRDefault="008730DC" w:rsidP="008730DC">
      <w:pPr>
        <w:widowControl w:val="0"/>
        <w:autoSpaceDE w:val="0"/>
        <w:autoSpaceDN w:val="0"/>
        <w:adjustRightInd w:val="0"/>
        <w:rPr>
          <w:noProof/>
        </w:rPr>
      </w:pPr>
      <w:r w:rsidRPr="008730DC">
        <w:rPr>
          <w:noProof/>
        </w:rPr>
        <w:t xml:space="preserve">Rajasethupathy, P., Sankaran, S., Marshel, J.H., Kim, C.K., Ferenczi, E., Lee, S.Y., Berndt, A., Ramakrishnan, C., Jaffe, A., Lo, M., et al. (2015). Projections from neocortex mediate top-down control of memory retrieval. Nature </w:t>
      </w:r>
      <w:r w:rsidRPr="008730DC">
        <w:rPr>
          <w:i/>
          <w:iCs/>
          <w:noProof/>
        </w:rPr>
        <w:t>526</w:t>
      </w:r>
      <w:r w:rsidRPr="008730DC">
        <w:rPr>
          <w:noProof/>
        </w:rPr>
        <w:t>, 653–659.</w:t>
      </w:r>
    </w:p>
    <w:p w14:paraId="444AF816" w14:textId="77777777" w:rsidR="008730DC" w:rsidRPr="008730DC" w:rsidRDefault="008730DC" w:rsidP="008730DC">
      <w:pPr>
        <w:widowControl w:val="0"/>
        <w:autoSpaceDE w:val="0"/>
        <w:autoSpaceDN w:val="0"/>
        <w:adjustRightInd w:val="0"/>
        <w:rPr>
          <w:noProof/>
        </w:rPr>
      </w:pPr>
      <w:r w:rsidRPr="008730DC">
        <w:rPr>
          <w:noProof/>
        </w:rPr>
        <w:t xml:space="preserve">Rolls, E.T. (1996). A theory of hippocampal function in memory. Hippocampus </w:t>
      </w:r>
      <w:r w:rsidRPr="008730DC">
        <w:rPr>
          <w:i/>
          <w:iCs/>
          <w:noProof/>
        </w:rPr>
        <w:t>6</w:t>
      </w:r>
      <w:r w:rsidRPr="008730DC">
        <w:rPr>
          <w:noProof/>
        </w:rPr>
        <w:t>, 601–620.</w:t>
      </w:r>
    </w:p>
    <w:p w14:paraId="0B1C34EB" w14:textId="77777777" w:rsidR="008730DC" w:rsidRPr="008730DC" w:rsidRDefault="008730DC" w:rsidP="008730DC">
      <w:pPr>
        <w:widowControl w:val="0"/>
        <w:autoSpaceDE w:val="0"/>
        <w:autoSpaceDN w:val="0"/>
        <w:adjustRightInd w:val="0"/>
        <w:rPr>
          <w:noProof/>
        </w:rPr>
      </w:pPr>
      <w:r w:rsidRPr="008730DC">
        <w:rPr>
          <w:noProof/>
        </w:rPr>
        <w:t xml:space="preserve">Roy, D.S., Kitamura, T., Okuyama, T., Ogawa, S.K., Sun, C., Obata, Y., Yoshiki, A., and Tonegawa, S. (2017). Distinct Neural Circuits for the Formation and Retrieval of Episodic Memories. Cell </w:t>
      </w:r>
      <w:r w:rsidRPr="008730DC">
        <w:rPr>
          <w:i/>
          <w:iCs/>
          <w:noProof/>
        </w:rPr>
        <w:t>170</w:t>
      </w:r>
      <w:r w:rsidRPr="008730DC">
        <w:rPr>
          <w:noProof/>
        </w:rPr>
        <w:t>, 1000–1012.e19.</w:t>
      </w:r>
    </w:p>
    <w:p w14:paraId="5426D571" w14:textId="77777777" w:rsidR="008730DC" w:rsidRPr="008730DC" w:rsidRDefault="008730DC" w:rsidP="008730DC">
      <w:pPr>
        <w:widowControl w:val="0"/>
        <w:autoSpaceDE w:val="0"/>
        <w:autoSpaceDN w:val="0"/>
        <w:adjustRightInd w:val="0"/>
        <w:rPr>
          <w:noProof/>
        </w:rPr>
      </w:pPr>
      <w:r w:rsidRPr="008730DC">
        <w:rPr>
          <w:noProof/>
        </w:rPr>
        <w:t xml:space="preserve">Salz, D.M., Tiganj, Z., Khasnabish, S., Kohley, A., Sheehan, D., Howard, M.W., and Eichenbaum, H. (2016). Time Cells in Hippocampal Area CA3. J. Neurosci. </w:t>
      </w:r>
      <w:r w:rsidRPr="008730DC">
        <w:rPr>
          <w:i/>
          <w:iCs/>
          <w:noProof/>
        </w:rPr>
        <w:t>36</w:t>
      </w:r>
      <w:r w:rsidRPr="008730DC">
        <w:rPr>
          <w:noProof/>
        </w:rPr>
        <w:t>, 7476–7484.</w:t>
      </w:r>
    </w:p>
    <w:p w14:paraId="70D7211F" w14:textId="77777777" w:rsidR="008730DC" w:rsidRPr="008730DC" w:rsidRDefault="008730DC" w:rsidP="008730DC">
      <w:pPr>
        <w:widowControl w:val="0"/>
        <w:autoSpaceDE w:val="0"/>
        <w:autoSpaceDN w:val="0"/>
        <w:adjustRightInd w:val="0"/>
        <w:rPr>
          <w:noProof/>
        </w:rPr>
      </w:pPr>
      <w:r w:rsidRPr="008730DC">
        <w:rPr>
          <w:noProof/>
        </w:rPr>
        <w:t xml:space="preserve">Scoville, W.B., and Milner, B. (1957). Loss of recent memory after bilateral hippocampal lesions. J. Neurol. Neurosurg. Psychiat </w:t>
      </w:r>
      <w:r w:rsidRPr="008730DC">
        <w:rPr>
          <w:i/>
          <w:iCs/>
          <w:noProof/>
        </w:rPr>
        <w:t>20</w:t>
      </w:r>
      <w:r w:rsidRPr="008730DC">
        <w:rPr>
          <w:noProof/>
        </w:rPr>
        <w:t>, 103–113.</w:t>
      </w:r>
    </w:p>
    <w:p w14:paraId="081E90A3" w14:textId="77777777" w:rsidR="008730DC" w:rsidRPr="008730DC" w:rsidRDefault="008730DC" w:rsidP="008730DC">
      <w:pPr>
        <w:widowControl w:val="0"/>
        <w:autoSpaceDE w:val="0"/>
        <w:autoSpaceDN w:val="0"/>
        <w:adjustRightInd w:val="0"/>
        <w:rPr>
          <w:noProof/>
        </w:rPr>
      </w:pPr>
      <w:r w:rsidRPr="008730DC">
        <w:rPr>
          <w:noProof/>
        </w:rPr>
        <w:t>Semon, R. (1921). The Mneme (London: George Allen &amp; Unwin).</w:t>
      </w:r>
    </w:p>
    <w:p w14:paraId="179F5FC2" w14:textId="77777777" w:rsidR="008730DC" w:rsidRPr="008730DC" w:rsidRDefault="008730DC" w:rsidP="008730DC">
      <w:pPr>
        <w:widowControl w:val="0"/>
        <w:autoSpaceDE w:val="0"/>
        <w:autoSpaceDN w:val="0"/>
        <w:adjustRightInd w:val="0"/>
        <w:rPr>
          <w:noProof/>
        </w:rPr>
      </w:pPr>
      <w:r w:rsidRPr="008730DC">
        <w:rPr>
          <w:noProof/>
        </w:rPr>
        <w:t xml:space="preserve">Smith, D.M., and Bulkin, D.A. (2014). The form and function of hippocampal context representations. Neurosci. Biobehav. Rev. </w:t>
      </w:r>
      <w:r w:rsidRPr="008730DC">
        <w:rPr>
          <w:i/>
          <w:iCs/>
          <w:noProof/>
        </w:rPr>
        <w:t>40</w:t>
      </w:r>
      <w:r w:rsidRPr="008730DC">
        <w:rPr>
          <w:noProof/>
        </w:rPr>
        <w:t>, 52–61.</w:t>
      </w:r>
    </w:p>
    <w:p w14:paraId="58296533" w14:textId="77777777" w:rsidR="008730DC" w:rsidRPr="008730DC" w:rsidRDefault="008730DC" w:rsidP="008730DC">
      <w:pPr>
        <w:widowControl w:val="0"/>
        <w:autoSpaceDE w:val="0"/>
        <w:autoSpaceDN w:val="0"/>
        <w:adjustRightInd w:val="0"/>
        <w:rPr>
          <w:noProof/>
        </w:rPr>
      </w:pPr>
      <w:r w:rsidRPr="008730DC">
        <w:rPr>
          <w:noProof/>
        </w:rPr>
        <w:t xml:space="preserve">Soltesz, I., and Losonczy, A. (2018). CA1 pyramidal cell diversity enabling parallel information processing in the hippocampus. Nat. Neurosci. </w:t>
      </w:r>
      <w:r w:rsidRPr="008730DC">
        <w:rPr>
          <w:i/>
          <w:iCs/>
          <w:noProof/>
        </w:rPr>
        <w:t>21</w:t>
      </w:r>
      <w:r w:rsidRPr="008730DC">
        <w:rPr>
          <w:noProof/>
        </w:rPr>
        <w:t>, 484–493.</w:t>
      </w:r>
    </w:p>
    <w:p w14:paraId="471C398E" w14:textId="77777777" w:rsidR="008730DC" w:rsidRPr="008730DC" w:rsidRDefault="008730DC" w:rsidP="008730DC">
      <w:pPr>
        <w:widowControl w:val="0"/>
        <w:autoSpaceDE w:val="0"/>
        <w:autoSpaceDN w:val="0"/>
        <w:adjustRightInd w:val="0"/>
        <w:rPr>
          <w:noProof/>
        </w:rPr>
      </w:pPr>
      <w:r w:rsidRPr="008730DC">
        <w:rPr>
          <w:noProof/>
        </w:rPr>
        <w:t xml:space="preserve">Squire, L.R. (1992). Memory and the hippocampus: a synthesis from findings with rats, monkeys, and humans. Psychol. Rev. </w:t>
      </w:r>
      <w:r w:rsidRPr="008730DC">
        <w:rPr>
          <w:i/>
          <w:iCs/>
          <w:noProof/>
        </w:rPr>
        <w:t>99</w:t>
      </w:r>
      <w:r w:rsidRPr="008730DC">
        <w:rPr>
          <w:noProof/>
        </w:rPr>
        <w:t>, 195–231.</w:t>
      </w:r>
    </w:p>
    <w:p w14:paraId="20D8E93C" w14:textId="77777777" w:rsidR="008730DC" w:rsidRPr="008730DC" w:rsidRDefault="008730DC" w:rsidP="008730DC">
      <w:pPr>
        <w:widowControl w:val="0"/>
        <w:autoSpaceDE w:val="0"/>
        <w:autoSpaceDN w:val="0"/>
        <w:adjustRightInd w:val="0"/>
        <w:rPr>
          <w:noProof/>
        </w:rPr>
      </w:pPr>
      <w:r w:rsidRPr="008730DC">
        <w:rPr>
          <w:noProof/>
        </w:rPr>
        <w:t>Squire, L.R., and Zola-Morgan, S. (1991). The Medial Temporal Lobe Memory System Downloaded from.</w:t>
      </w:r>
    </w:p>
    <w:p w14:paraId="3C7864CF" w14:textId="77777777" w:rsidR="008730DC" w:rsidRPr="008730DC" w:rsidRDefault="008730DC" w:rsidP="008730DC">
      <w:pPr>
        <w:widowControl w:val="0"/>
        <w:autoSpaceDE w:val="0"/>
        <w:autoSpaceDN w:val="0"/>
        <w:adjustRightInd w:val="0"/>
        <w:rPr>
          <w:noProof/>
        </w:rPr>
      </w:pPr>
      <w:r w:rsidRPr="008730DC">
        <w:rPr>
          <w:noProof/>
        </w:rPr>
        <w:t xml:space="preserve">van Strien, N.M., Cappaert, N.L.M., and Witter, M.P. (2009). The anatomy of memory: an interactive overview of the parahippocampal–hippocampal network. Nat. Rev. Neurosci. </w:t>
      </w:r>
      <w:r w:rsidRPr="008730DC">
        <w:rPr>
          <w:i/>
          <w:iCs/>
          <w:noProof/>
        </w:rPr>
        <w:t>10</w:t>
      </w:r>
      <w:r w:rsidRPr="008730DC">
        <w:rPr>
          <w:noProof/>
        </w:rPr>
        <w:t>, 272–282.</w:t>
      </w:r>
    </w:p>
    <w:p w14:paraId="71C03402" w14:textId="77777777" w:rsidR="008730DC" w:rsidRPr="008730DC" w:rsidRDefault="008730DC" w:rsidP="008730DC">
      <w:pPr>
        <w:widowControl w:val="0"/>
        <w:autoSpaceDE w:val="0"/>
        <w:autoSpaceDN w:val="0"/>
        <w:adjustRightInd w:val="0"/>
        <w:rPr>
          <w:noProof/>
        </w:rPr>
      </w:pPr>
      <w:r w:rsidRPr="008730DC">
        <w:rPr>
          <w:noProof/>
        </w:rPr>
        <w:t xml:space="preserve">Sun, Y., Nguyen, A.Q., Nguyen, J.P., Le, L., Saur, D., Choi, J., Callaway, E.M., and Xu, X. (2014). Cell-Type-Specific Circuit Connectivity of Hippocampal CA1 Revealed through Cre-Dependent Rabies Tracing. Cell Rep. </w:t>
      </w:r>
      <w:r w:rsidRPr="008730DC">
        <w:rPr>
          <w:i/>
          <w:iCs/>
          <w:noProof/>
        </w:rPr>
        <w:t>7</w:t>
      </w:r>
      <w:r w:rsidRPr="008730DC">
        <w:rPr>
          <w:noProof/>
        </w:rPr>
        <w:t>, 269–280.</w:t>
      </w:r>
    </w:p>
    <w:p w14:paraId="7598369F" w14:textId="77777777" w:rsidR="008730DC" w:rsidRPr="008730DC" w:rsidRDefault="008730DC" w:rsidP="008730DC">
      <w:pPr>
        <w:widowControl w:val="0"/>
        <w:autoSpaceDE w:val="0"/>
        <w:autoSpaceDN w:val="0"/>
        <w:adjustRightInd w:val="0"/>
        <w:rPr>
          <w:noProof/>
        </w:rPr>
      </w:pPr>
      <w:r w:rsidRPr="008730DC">
        <w:rPr>
          <w:noProof/>
        </w:rPr>
        <w:t xml:space="preserve">Taube, J.S., Muller, R.U., and Ranck, J.B. (1990). Head-direction cells recorded from the postsubiculum in freely moving rats. II. Effects of environmental manipulations. J. Neurosci. </w:t>
      </w:r>
      <w:r w:rsidRPr="008730DC">
        <w:rPr>
          <w:i/>
          <w:iCs/>
          <w:noProof/>
        </w:rPr>
        <w:t>10</w:t>
      </w:r>
      <w:r w:rsidRPr="008730DC">
        <w:rPr>
          <w:noProof/>
        </w:rPr>
        <w:t>, 436–447.</w:t>
      </w:r>
    </w:p>
    <w:p w14:paraId="6B746260" w14:textId="77777777" w:rsidR="008730DC" w:rsidRPr="008730DC" w:rsidRDefault="008730DC" w:rsidP="008730DC">
      <w:pPr>
        <w:widowControl w:val="0"/>
        <w:autoSpaceDE w:val="0"/>
        <w:autoSpaceDN w:val="0"/>
        <w:adjustRightInd w:val="0"/>
        <w:rPr>
          <w:noProof/>
        </w:rPr>
      </w:pPr>
      <w:r w:rsidRPr="008730DC">
        <w:rPr>
          <w:noProof/>
        </w:rPr>
        <w:t xml:space="preserve">Treves, A., and Rolls, E.T. (1994). Computational analysis of the role of the hippocampus in memory. Hippocampus </w:t>
      </w:r>
      <w:r w:rsidRPr="008730DC">
        <w:rPr>
          <w:i/>
          <w:iCs/>
          <w:noProof/>
        </w:rPr>
        <w:t>4</w:t>
      </w:r>
      <w:r w:rsidRPr="008730DC">
        <w:rPr>
          <w:noProof/>
        </w:rPr>
        <w:t>, 374–391.</w:t>
      </w:r>
    </w:p>
    <w:p w14:paraId="6AEEFD60" w14:textId="77777777" w:rsidR="008730DC" w:rsidRPr="008730DC" w:rsidRDefault="008730DC" w:rsidP="008730DC">
      <w:pPr>
        <w:widowControl w:val="0"/>
        <w:autoSpaceDE w:val="0"/>
        <w:autoSpaceDN w:val="0"/>
        <w:adjustRightInd w:val="0"/>
        <w:rPr>
          <w:noProof/>
        </w:rPr>
      </w:pPr>
      <w:r w:rsidRPr="008730DC">
        <w:rPr>
          <w:noProof/>
        </w:rPr>
        <w:t xml:space="preserve">Wallenstein, G. V, Eichenbaum, H., and Hasselmo, M.E. (1998). The hippocampus as an associator of discontiguous events. Trends Neurosci. </w:t>
      </w:r>
      <w:r w:rsidRPr="008730DC">
        <w:rPr>
          <w:i/>
          <w:iCs/>
          <w:noProof/>
        </w:rPr>
        <w:t>21</w:t>
      </w:r>
      <w:r w:rsidRPr="008730DC">
        <w:rPr>
          <w:noProof/>
        </w:rPr>
        <w:t>, 317–323.</w:t>
      </w:r>
    </w:p>
    <w:p w14:paraId="6D7B397E" w14:textId="77777777" w:rsidR="008730DC" w:rsidRPr="008730DC" w:rsidRDefault="008730DC" w:rsidP="008730DC">
      <w:pPr>
        <w:widowControl w:val="0"/>
        <w:autoSpaceDE w:val="0"/>
        <w:autoSpaceDN w:val="0"/>
        <w:adjustRightInd w:val="0"/>
        <w:rPr>
          <w:noProof/>
        </w:rPr>
      </w:pPr>
      <w:r w:rsidRPr="008730DC">
        <w:rPr>
          <w:noProof/>
        </w:rPr>
        <w:t xml:space="preserve">Wintzer, M.E., Boehringer, R., Polygalov, D., and McHugh, T.J. (2014). The Hippocampal CA2 Ensemble Is Sensitive to Contextual Change. J. Neurosci. </w:t>
      </w:r>
      <w:r w:rsidRPr="008730DC">
        <w:rPr>
          <w:i/>
          <w:iCs/>
          <w:noProof/>
        </w:rPr>
        <w:t>34</w:t>
      </w:r>
      <w:r w:rsidRPr="008730DC">
        <w:rPr>
          <w:noProof/>
        </w:rPr>
        <w:t>, 3056–3066.</w:t>
      </w:r>
    </w:p>
    <w:p w14:paraId="2B598D16" w14:textId="77777777" w:rsidR="008730DC" w:rsidRPr="008730DC" w:rsidRDefault="008730DC" w:rsidP="008730DC">
      <w:pPr>
        <w:widowControl w:val="0"/>
        <w:autoSpaceDE w:val="0"/>
        <w:autoSpaceDN w:val="0"/>
        <w:adjustRightInd w:val="0"/>
        <w:rPr>
          <w:noProof/>
        </w:rPr>
      </w:pPr>
      <w:r w:rsidRPr="008730DC">
        <w:rPr>
          <w:noProof/>
        </w:rPr>
        <w:t xml:space="preserve">Witter, M.P. (1993). Organization of the entorhinal—hippocampal system: A review of current anatomical data. Hippocampus </w:t>
      </w:r>
      <w:r w:rsidRPr="008730DC">
        <w:rPr>
          <w:i/>
          <w:iCs/>
          <w:noProof/>
        </w:rPr>
        <w:t>3</w:t>
      </w:r>
      <w:r w:rsidRPr="008730DC">
        <w:rPr>
          <w:noProof/>
        </w:rPr>
        <w:t>, 33–44.</w:t>
      </w:r>
    </w:p>
    <w:p w14:paraId="258657A4" w14:textId="77777777" w:rsidR="008730DC" w:rsidRPr="008730DC" w:rsidRDefault="008730DC" w:rsidP="008730DC">
      <w:pPr>
        <w:widowControl w:val="0"/>
        <w:autoSpaceDE w:val="0"/>
        <w:autoSpaceDN w:val="0"/>
        <w:adjustRightInd w:val="0"/>
        <w:rPr>
          <w:noProof/>
        </w:rPr>
      </w:pPr>
      <w:r w:rsidRPr="008730DC">
        <w:rPr>
          <w:noProof/>
        </w:rPr>
        <w:t xml:space="preserve">Wyss, J.M., and Van Groen, T. (1992). Connections between the retrosplenial cortex and the hippocampal formation in the rat: A review. Hippocampus </w:t>
      </w:r>
      <w:r w:rsidRPr="008730DC">
        <w:rPr>
          <w:i/>
          <w:iCs/>
          <w:noProof/>
        </w:rPr>
        <w:t>2</w:t>
      </w:r>
      <w:r w:rsidRPr="008730DC">
        <w:rPr>
          <w:noProof/>
        </w:rPr>
        <w:t>, 1–11.</w:t>
      </w:r>
    </w:p>
    <w:p w14:paraId="2DDCEF78" w14:textId="77777777" w:rsidR="008730DC" w:rsidRPr="008730DC" w:rsidRDefault="008730DC" w:rsidP="008730DC">
      <w:pPr>
        <w:widowControl w:val="0"/>
        <w:autoSpaceDE w:val="0"/>
        <w:autoSpaceDN w:val="0"/>
        <w:adjustRightInd w:val="0"/>
        <w:rPr>
          <w:noProof/>
        </w:rPr>
      </w:pPr>
      <w:r w:rsidRPr="008730DC">
        <w:rPr>
          <w:noProof/>
        </w:rPr>
        <w:t xml:space="preserve">Xu, X., Sun, Y., Holmes, T.C., and López, A.J. (2016). Noncanonical connections between the subiculum and hippocampal CA1. J. Comp. Neurol. </w:t>
      </w:r>
      <w:r w:rsidRPr="008730DC">
        <w:rPr>
          <w:i/>
          <w:iCs/>
          <w:noProof/>
        </w:rPr>
        <w:t>524</w:t>
      </w:r>
      <w:r w:rsidRPr="008730DC">
        <w:rPr>
          <w:noProof/>
        </w:rPr>
        <w:t>, 3666–3673.</w:t>
      </w:r>
    </w:p>
    <w:p w14:paraId="0FDB8D9D" w14:textId="77777777" w:rsidR="008730DC" w:rsidRPr="008730DC" w:rsidRDefault="008730DC" w:rsidP="008730DC">
      <w:pPr>
        <w:widowControl w:val="0"/>
        <w:autoSpaceDE w:val="0"/>
        <w:autoSpaceDN w:val="0"/>
        <w:adjustRightInd w:val="0"/>
        <w:rPr>
          <w:noProof/>
        </w:rPr>
      </w:pPr>
      <w:r w:rsidRPr="008730DC">
        <w:rPr>
          <w:noProof/>
        </w:rPr>
        <w:t xml:space="preserve">Yassa, M.A., and Stark, C.E.L. (2011). Pattern separation in the hippocampus. Trends Neurosci. </w:t>
      </w:r>
      <w:r w:rsidRPr="008730DC">
        <w:rPr>
          <w:i/>
          <w:iCs/>
          <w:noProof/>
        </w:rPr>
        <w:t>34</w:t>
      </w:r>
      <w:r w:rsidRPr="008730DC">
        <w:rPr>
          <w:noProof/>
        </w:rPr>
        <w:t>, 515–525.</w:t>
      </w:r>
    </w:p>
    <w:p w14:paraId="74D46A4B" w14:textId="77777777" w:rsidR="008730DC" w:rsidRPr="008730DC" w:rsidRDefault="008730DC" w:rsidP="008730DC">
      <w:pPr>
        <w:widowControl w:val="0"/>
        <w:autoSpaceDE w:val="0"/>
        <w:autoSpaceDN w:val="0"/>
        <w:adjustRightInd w:val="0"/>
        <w:rPr>
          <w:noProof/>
        </w:rPr>
      </w:pPr>
      <w:r w:rsidRPr="008730DC">
        <w:rPr>
          <w:noProof/>
        </w:rPr>
        <w:t xml:space="preserve">Young, W.S., Li, J., Wersinger, S.R., and Palkovits, M. (2006). The vasopressin 1b receptor is prominent in the hippocampal area CA2 where it is unaffected by restraint stress or adrenalectomy. Neuroscience </w:t>
      </w:r>
      <w:r w:rsidRPr="008730DC">
        <w:rPr>
          <w:i/>
          <w:iCs/>
          <w:noProof/>
        </w:rPr>
        <w:t>143</w:t>
      </w:r>
      <w:r w:rsidRPr="008730DC">
        <w:rPr>
          <w:noProof/>
        </w:rPr>
        <w:t>, 1031–1039.</w:t>
      </w:r>
    </w:p>
    <w:p w14:paraId="2D479830" w14:textId="29B13E2D" w:rsidR="00717285" w:rsidRDefault="00594435" w:rsidP="008730DC">
      <w:pPr>
        <w:widowControl w:val="0"/>
        <w:autoSpaceDE w:val="0"/>
        <w:autoSpaceDN w:val="0"/>
        <w:adjustRightInd w:val="0"/>
      </w:pPr>
      <w:r>
        <w:fldChar w:fldCharType="end"/>
      </w:r>
    </w:p>
    <w:sectPr w:rsidR="00717285" w:rsidSect="00E97F60">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3148FD" w14:textId="77777777" w:rsidR="008730DC" w:rsidRDefault="008730DC" w:rsidP="00E97F60">
      <w:r>
        <w:separator/>
      </w:r>
    </w:p>
  </w:endnote>
  <w:endnote w:type="continuationSeparator" w:id="0">
    <w:p w14:paraId="440CBBB7" w14:textId="77777777" w:rsidR="008730DC" w:rsidRDefault="008730DC"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A00002FF" w:usb1="500039FB" w:usb2="00000000" w:usb3="00000000" w:csb0="00000197"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24C9" w14:textId="77777777" w:rsidR="008730DC" w:rsidRDefault="008730DC"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8730DC" w:rsidRDefault="008730DC" w:rsidP="00E97F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9C2D" w14:textId="77777777" w:rsidR="008730DC" w:rsidRDefault="008730DC"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5BE2">
      <w:rPr>
        <w:rStyle w:val="PageNumber"/>
        <w:noProof/>
      </w:rPr>
      <w:t>10</w:t>
    </w:r>
    <w:r>
      <w:rPr>
        <w:rStyle w:val="PageNumber"/>
      </w:rPr>
      <w:fldChar w:fldCharType="end"/>
    </w:r>
  </w:p>
  <w:p w14:paraId="5C67B592" w14:textId="77777777" w:rsidR="008730DC" w:rsidRDefault="008730DC" w:rsidP="00E97F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A164D" w14:textId="77777777" w:rsidR="008730DC" w:rsidRDefault="008730DC" w:rsidP="00E97F60">
      <w:r>
        <w:separator/>
      </w:r>
    </w:p>
  </w:footnote>
  <w:footnote w:type="continuationSeparator" w:id="0">
    <w:p w14:paraId="328E3F43" w14:textId="77777777" w:rsidR="008730DC" w:rsidRDefault="008730DC" w:rsidP="00E97F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5CFB"/>
    <w:rsid w:val="00051550"/>
    <w:rsid w:val="000803AF"/>
    <w:rsid w:val="0009196F"/>
    <w:rsid w:val="00094D5A"/>
    <w:rsid w:val="000E162B"/>
    <w:rsid w:val="000E453B"/>
    <w:rsid w:val="00100A54"/>
    <w:rsid w:val="00104DDE"/>
    <w:rsid w:val="00124E03"/>
    <w:rsid w:val="00135DA1"/>
    <w:rsid w:val="0019659B"/>
    <w:rsid w:val="001C2660"/>
    <w:rsid w:val="00272BC9"/>
    <w:rsid w:val="0028625C"/>
    <w:rsid w:val="0028785F"/>
    <w:rsid w:val="002F1F84"/>
    <w:rsid w:val="003233EA"/>
    <w:rsid w:val="0035363E"/>
    <w:rsid w:val="0036058B"/>
    <w:rsid w:val="00374DC8"/>
    <w:rsid w:val="00381C3F"/>
    <w:rsid w:val="00386CEE"/>
    <w:rsid w:val="00397399"/>
    <w:rsid w:val="003B271A"/>
    <w:rsid w:val="003E7BC3"/>
    <w:rsid w:val="004102E8"/>
    <w:rsid w:val="00437EDE"/>
    <w:rsid w:val="0045617D"/>
    <w:rsid w:val="00470891"/>
    <w:rsid w:val="004B15B8"/>
    <w:rsid w:val="004D4AAC"/>
    <w:rsid w:val="004E2ECC"/>
    <w:rsid w:val="00534E9C"/>
    <w:rsid w:val="00545BEC"/>
    <w:rsid w:val="00545DBD"/>
    <w:rsid w:val="00546DDC"/>
    <w:rsid w:val="00561406"/>
    <w:rsid w:val="0056689D"/>
    <w:rsid w:val="00576A26"/>
    <w:rsid w:val="00594435"/>
    <w:rsid w:val="005B30F8"/>
    <w:rsid w:val="00632CB4"/>
    <w:rsid w:val="0063709C"/>
    <w:rsid w:val="00676EB8"/>
    <w:rsid w:val="006C42F6"/>
    <w:rsid w:val="006C5897"/>
    <w:rsid w:val="00717285"/>
    <w:rsid w:val="0076184B"/>
    <w:rsid w:val="007729FA"/>
    <w:rsid w:val="0077736D"/>
    <w:rsid w:val="008153B4"/>
    <w:rsid w:val="00822246"/>
    <w:rsid w:val="0083599C"/>
    <w:rsid w:val="008403AC"/>
    <w:rsid w:val="008730DC"/>
    <w:rsid w:val="008A2116"/>
    <w:rsid w:val="008A75F5"/>
    <w:rsid w:val="008B0165"/>
    <w:rsid w:val="008C4A0B"/>
    <w:rsid w:val="008D324E"/>
    <w:rsid w:val="00951028"/>
    <w:rsid w:val="00961C30"/>
    <w:rsid w:val="00A0271D"/>
    <w:rsid w:val="00A17A2C"/>
    <w:rsid w:val="00A21019"/>
    <w:rsid w:val="00A23D6C"/>
    <w:rsid w:val="00A66673"/>
    <w:rsid w:val="00A66B20"/>
    <w:rsid w:val="00A718F5"/>
    <w:rsid w:val="00A72ABE"/>
    <w:rsid w:val="00A92ADB"/>
    <w:rsid w:val="00AB5C48"/>
    <w:rsid w:val="00AD73B0"/>
    <w:rsid w:val="00AE1FD0"/>
    <w:rsid w:val="00AE5D3D"/>
    <w:rsid w:val="00B44524"/>
    <w:rsid w:val="00B473BE"/>
    <w:rsid w:val="00B612E9"/>
    <w:rsid w:val="00B760FD"/>
    <w:rsid w:val="00B76F00"/>
    <w:rsid w:val="00B82511"/>
    <w:rsid w:val="00B95A62"/>
    <w:rsid w:val="00BC6344"/>
    <w:rsid w:val="00BD7355"/>
    <w:rsid w:val="00BF4894"/>
    <w:rsid w:val="00BF4949"/>
    <w:rsid w:val="00C15A59"/>
    <w:rsid w:val="00C56751"/>
    <w:rsid w:val="00C92BF8"/>
    <w:rsid w:val="00CC17B1"/>
    <w:rsid w:val="00CE5536"/>
    <w:rsid w:val="00D25BE2"/>
    <w:rsid w:val="00D7766D"/>
    <w:rsid w:val="00D94B43"/>
    <w:rsid w:val="00DB2034"/>
    <w:rsid w:val="00DB6DB0"/>
    <w:rsid w:val="00E5103B"/>
    <w:rsid w:val="00E97F60"/>
    <w:rsid w:val="00EA6B45"/>
    <w:rsid w:val="00F33D78"/>
    <w:rsid w:val="00F35177"/>
    <w:rsid w:val="00F84463"/>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5D43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548355-3B84-9E49-9E80-4F003480F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4</Pages>
  <Words>34389</Words>
  <Characters>196018</Characters>
  <Application>Microsoft Macintosh Word</Application>
  <DocSecurity>0</DocSecurity>
  <Lines>1633</Lines>
  <Paragraphs>459</Paragraphs>
  <ScaleCrop>false</ScaleCrop>
  <Company/>
  <LinksUpToDate>false</LinksUpToDate>
  <CharactersWithSpaces>229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12</cp:revision>
  <dcterms:created xsi:type="dcterms:W3CDTF">2018-09-28T18:14:00Z</dcterms:created>
  <dcterms:modified xsi:type="dcterms:W3CDTF">2018-11-09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